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76F7" w:rsidRPr="000C74CD" w:rsidRDefault="004B36B4" w:rsidP="000C74CD">
      <w:pPr>
        <w:spacing w:line="360" w:lineRule="auto"/>
        <w:jc w:val="center"/>
        <w:rPr>
          <w:rFonts w:ascii="Times New Roman" w:hAnsi="Times New Roman" w:cs="Times New Roman"/>
          <w:b/>
          <w:sz w:val="28"/>
          <w:szCs w:val="28"/>
        </w:rPr>
      </w:pPr>
      <w:r w:rsidRPr="000C74CD">
        <w:rPr>
          <w:rFonts w:ascii="Times New Roman" w:hAnsi="Times New Roman" w:cs="Times New Roman"/>
          <w:b/>
          <w:sz w:val="28"/>
          <w:szCs w:val="28"/>
        </w:rPr>
        <w:t xml:space="preserve">PEMBANGUNAN </w:t>
      </w:r>
      <w:r w:rsidR="00EE76F7" w:rsidRPr="000C74CD">
        <w:rPr>
          <w:rFonts w:ascii="Times New Roman" w:hAnsi="Times New Roman" w:cs="Times New Roman"/>
          <w:b/>
          <w:sz w:val="28"/>
          <w:szCs w:val="28"/>
        </w:rPr>
        <w:t>TAMAN KOTA</w:t>
      </w:r>
      <w:r w:rsidR="00887A3D" w:rsidRPr="000C74CD">
        <w:rPr>
          <w:rFonts w:ascii="Times New Roman" w:hAnsi="Times New Roman" w:cs="Times New Roman"/>
          <w:b/>
          <w:sz w:val="28"/>
          <w:szCs w:val="28"/>
        </w:rPr>
        <w:t xml:space="preserve"> SEBAGAI RUANG </w:t>
      </w:r>
      <w:r w:rsidR="00C53027">
        <w:rPr>
          <w:rFonts w:ascii="Times New Roman" w:hAnsi="Times New Roman" w:cs="Times New Roman"/>
          <w:b/>
          <w:sz w:val="28"/>
          <w:szCs w:val="28"/>
        </w:rPr>
        <w:t xml:space="preserve">INTERAKSI </w:t>
      </w:r>
      <w:r w:rsidR="00EE76F7" w:rsidRPr="000C74CD">
        <w:rPr>
          <w:rFonts w:ascii="Times New Roman" w:hAnsi="Times New Roman" w:cs="Times New Roman"/>
          <w:b/>
          <w:sz w:val="28"/>
          <w:szCs w:val="28"/>
        </w:rPr>
        <w:t xml:space="preserve">PADA </w:t>
      </w:r>
      <w:r w:rsidR="00887A3D" w:rsidRPr="000C74CD">
        <w:rPr>
          <w:rFonts w:ascii="Times New Roman" w:hAnsi="Times New Roman" w:cs="Times New Roman"/>
          <w:b/>
          <w:sz w:val="28"/>
          <w:szCs w:val="28"/>
        </w:rPr>
        <w:t>MASYARAKAT</w:t>
      </w:r>
      <w:r w:rsidR="00AB211A" w:rsidRPr="000C74CD">
        <w:rPr>
          <w:rFonts w:ascii="Times New Roman" w:hAnsi="Times New Roman" w:cs="Times New Roman"/>
          <w:b/>
          <w:sz w:val="28"/>
          <w:szCs w:val="28"/>
        </w:rPr>
        <w:t xml:space="preserve"> SIDOARJO</w:t>
      </w:r>
    </w:p>
    <w:p w:rsidR="00433514" w:rsidRDefault="00433514" w:rsidP="008D5C76">
      <w:pPr>
        <w:spacing w:line="276" w:lineRule="auto"/>
        <w:jc w:val="center"/>
        <w:rPr>
          <w:rFonts w:ascii="Times New Roman" w:hAnsi="Times New Roman" w:cs="Times New Roman"/>
          <w:b/>
          <w:sz w:val="24"/>
          <w:szCs w:val="24"/>
        </w:rPr>
      </w:pPr>
      <w:r w:rsidRPr="000C74CD">
        <w:rPr>
          <w:rFonts w:ascii="Times New Roman" w:hAnsi="Times New Roman" w:cs="Times New Roman"/>
          <w:b/>
          <w:sz w:val="24"/>
          <w:szCs w:val="24"/>
        </w:rPr>
        <w:t>Ivanda Normalita</w:t>
      </w:r>
    </w:p>
    <w:p w:rsidR="008D5C76" w:rsidRPr="008D5C76" w:rsidRDefault="004626EA" w:rsidP="008D5C76">
      <w:pPr>
        <w:spacing w:line="276" w:lineRule="auto"/>
        <w:jc w:val="center"/>
        <w:rPr>
          <w:rFonts w:ascii="Times New Roman" w:hAnsi="Times New Roman" w:cs="Times New Roman"/>
          <w:sz w:val="24"/>
          <w:szCs w:val="24"/>
        </w:rPr>
      </w:pPr>
      <w:r>
        <w:rPr>
          <w:rFonts w:ascii="Times New Roman" w:hAnsi="Times New Roman" w:cs="Times New Roman"/>
          <w:sz w:val="24"/>
          <w:szCs w:val="24"/>
        </w:rPr>
        <w:t>Prodi S1 Sosiologi, Fakult</w:t>
      </w:r>
      <w:bookmarkStart w:id="0" w:name="_GoBack"/>
      <w:bookmarkEnd w:id="0"/>
      <w:r w:rsidR="008D5C76" w:rsidRPr="008D5C76">
        <w:rPr>
          <w:rFonts w:ascii="Times New Roman" w:hAnsi="Times New Roman" w:cs="Times New Roman"/>
          <w:sz w:val="24"/>
          <w:szCs w:val="24"/>
        </w:rPr>
        <w:t xml:space="preserve">as Ilmu Sosial Dan Hukum, Universitas Negeri Surabaya </w:t>
      </w:r>
    </w:p>
    <w:p w:rsidR="008D5C76" w:rsidRPr="008D5C76" w:rsidRDefault="008D5C76" w:rsidP="008D5C76">
      <w:pPr>
        <w:spacing w:line="276" w:lineRule="auto"/>
        <w:jc w:val="center"/>
        <w:rPr>
          <w:rFonts w:ascii="Times New Roman" w:hAnsi="Times New Roman" w:cs="Times New Roman"/>
          <w:color w:val="44546A" w:themeColor="text2"/>
          <w:sz w:val="24"/>
          <w:szCs w:val="24"/>
          <w:u w:val="single"/>
        </w:rPr>
      </w:pPr>
      <w:r w:rsidRPr="008D5C76">
        <w:rPr>
          <w:rFonts w:ascii="Times New Roman" w:hAnsi="Times New Roman" w:cs="Times New Roman"/>
          <w:sz w:val="24"/>
          <w:szCs w:val="24"/>
        </w:rPr>
        <w:t xml:space="preserve">E-mail: </w:t>
      </w:r>
      <w:r w:rsidRPr="008D5C76">
        <w:rPr>
          <w:rFonts w:ascii="Times New Roman" w:hAnsi="Times New Roman" w:cs="Times New Roman"/>
          <w:color w:val="44546A" w:themeColor="text2"/>
          <w:sz w:val="24"/>
          <w:szCs w:val="24"/>
          <w:u w:val="single"/>
        </w:rPr>
        <w:t>ivanda.18022@mhs.unesa.ac.id</w:t>
      </w:r>
    </w:p>
    <w:p w:rsidR="00433514" w:rsidRDefault="00433514" w:rsidP="00B719A7">
      <w:pPr>
        <w:spacing w:line="360" w:lineRule="auto"/>
        <w:jc w:val="both"/>
        <w:rPr>
          <w:rFonts w:ascii="Times New Roman" w:hAnsi="Times New Roman" w:cs="Times New Roman"/>
          <w:b/>
          <w:sz w:val="24"/>
          <w:szCs w:val="24"/>
        </w:rPr>
      </w:pPr>
      <w:r w:rsidRPr="000C74CD">
        <w:rPr>
          <w:rFonts w:ascii="Times New Roman" w:hAnsi="Times New Roman" w:cs="Times New Roman"/>
          <w:b/>
          <w:sz w:val="24"/>
          <w:szCs w:val="24"/>
        </w:rPr>
        <w:t xml:space="preserve">Abstract </w:t>
      </w:r>
    </w:p>
    <w:p w:rsidR="00B719A7" w:rsidRPr="008D5C76" w:rsidRDefault="00B719A7" w:rsidP="00B719A7">
      <w:pPr>
        <w:spacing w:line="360" w:lineRule="auto"/>
        <w:ind w:firstLine="720"/>
        <w:jc w:val="both"/>
        <w:rPr>
          <w:rFonts w:ascii="Times New Roman" w:hAnsi="Times New Roman" w:cs="Times New Roman"/>
          <w:i/>
          <w:sz w:val="24"/>
          <w:szCs w:val="24"/>
        </w:rPr>
      </w:pPr>
      <w:r w:rsidRPr="008D5C76">
        <w:rPr>
          <w:rFonts w:ascii="Times New Roman" w:hAnsi="Times New Roman" w:cs="Times New Roman"/>
          <w:i/>
          <w:sz w:val="24"/>
          <w:szCs w:val="24"/>
        </w:rPr>
        <w:t>The city park is one of the green open public spaces. City park development provides its own meaning for the community. This is because city people who are busy working rarely make interactions. The existence of a city park as a public space provides a movement for the community to be able to interact with other individuals. In Sidoarjo there is a city park called Abhirama Park. The park is strategically located with easy access. The purpose of this study is to analyze the construction of a city park as a space for interaction in the Sidoarjo community. The research results are regarding the situation of the city park in Sidoarjo. The Sidoarjo community views the existence of parks and the various functions of city parks. The method used is qualitative with data collection through interviews, observation, and documentation. This study uses Herbert Mead's theory of symbolic interactions.</w:t>
      </w:r>
    </w:p>
    <w:p w:rsidR="00B719A7" w:rsidRPr="00B719A7" w:rsidRDefault="00B719A7" w:rsidP="00B719A7">
      <w:pPr>
        <w:spacing w:line="360" w:lineRule="auto"/>
        <w:jc w:val="both"/>
        <w:rPr>
          <w:rFonts w:ascii="Times New Roman" w:hAnsi="Times New Roman" w:cs="Times New Roman"/>
          <w:sz w:val="24"/>
          <w:szCs w:val="24"/>
        </w:rPr>
      </w:pPr>
      <w:r w:rsidRPr="00B719A7">
        <w:rPr>
          <w:rFonts w:ascii="Times New Roman" w:hAnsi="Times New Roman" w:cs="Times New Roman"/>
          <w:b/>
          <w:sz w:val="24"/>
          <w:szCs w:val="24"/>
        </w:rPr>
        <w:t>Keywords:</w:t>
      </w:r>
      <w:r w:rsidRPr="00B719A7">
        <w:rPr>
          <w:rFonts w:ascii="Times New Roman" w:hAnsi="Times New Roman" w:cs="Times New Roman"/>
          <w:sz w:val="24"/>
          <w:szCs w:val="24"/>
        </w:rPr>
        <w:t xml:space="preserve"> </w:t>
      </w:r>
      <w:r w:rsidRPr="00B719A7">
        <w:rPr>
          <w:rFonts w:ascii="Times New Roman" w:hAnsi="Times New Roman" w:cs="Times New Roman"/>
          <w:i/>
          <w:sz w:val="24"/>
          <w:szCs w:val="24"/>
        </w:rPr>
        <w:t>function, publ</w:t>
      </w:r>
      <w:r w:rsidR="008D5C76">
        <w:rPr>
          <w:rFonts w:ascii="Times New Roman" w:hAnsi="Times New Roman" w:cs="Times New Roman"/>
          <w:i/>
          <w:sz w:val="24"/>
          <w:szCs w:val="24"/>
        </w:rPr>
        <w:t>ic space, city</w:t>
      </w:r>
      <w:r w:rsidR="007F2CB8">
        <w:rPr>
          <w:rFonts w:ascii="Times New Roman" w:hAnsi="Times New Roman" w:cs="Times New Roman"/>
          <w:i/>
          <w:sz w:val="24"/>
          <w:szCs w:val="24"/>
        </w:rPr>
        <w:t>park</w:t>
      </w:r>
    </w:p>
    <w:p w:rsidR="00786970" w:rsidRPr="000C74CD" w:rsidRDefault="00433514" w:rsidP="000C74CD">
      <w:pPr>
        <w:spacing w:line="360" w:lineRule="auto"/>
        <w:jc w:val="both"/>
        <w:rPr>
          <w:rFonts w:ascii="Times New Roman" w:hAnsi="Times New Roman" w:cs="Times New Roman"/>
          <w:b/>
          <w:sz w:val="24"/>
          <w:szCs w:val="24"/>
        </w:rPr>
      </w:pPr>
      <w:r w:rsidRPr="000C74CD">
        <w:rPr>
          <w:rFonts w:ascii="Times New Roman" w:hAnsi="Times New Roman" w:cs="Times New Roman"/>
          <w:b/>
          <w:sz w:val="24"/>
          <w:szCs w:val="24"/>
        </w:rPr>
        <w:t xml:space="preserve">Abstrak </w:t>
      </w:r>
    </w:p>
    <w:p w:rsidR="001E1CB6" w:rsidRPr="000C74CD" w:rsidRDefault="00CB56FC" w:rsidP="000C74CD">
      <w:pPr>
        <w:spacing w:line="360" w:lineRule="auto"/>
        <w:ind w:firstLine="720"/>
        <w:jc w:val="both"/>
        <w:rPr>
          <w:rFonts w:ascii="Times New Roman" w:hAnsi="Times New Roman" w:cs="Times New Roman"/>
          <w:b/>
          <w:sz w:val="24"/>
          <w:szCs w:val="24"/>
        </w:rPr>
      </w:pPr>
      <w:r w:rsidRPr="000C74CD">
        <w:rPr>
          <w:rFonts w:ascii="Times New Roman" w:hAnsi="Times New Roman" w:cs="Times New Roman"/>
          <w:sz w:val="24"/>
          <w:szCs w:val="24"/>
        </w:rPr>
        <w:t xml:space="preserve">Taman </w:t>
      </w:r>
      <w:r w:rsidR="000C74CD" w:rsidRPr="000C74CD">
        <w:rPr>
          <w:rFonts w:ascii="Times New Roman" w:hAnsi="Times New Roman" w:cs="Times New Roman"/>
          <w:sz w:val="24"/>
          <w:szCs w:val="24"/>
        </w:rPr>
        <w:t xml:space="preserve">kota </w:t>
      </w:r>
      <w:r w:rsidRPr="000C74CD">
        <w:rPr>
          <w:rFonts w:ascii="Times New Roman" w:hAnsi="Times New Roman" w:cs="Times New Roman"/>
          <w:sz w:val="24"/>
          <w:szCs w:val="24"/>
        </w:rPr>
        <w:t>menjadi salah satu ruang publik</w:t>
      </w:r>
      <w:r w:rsidR="00FC1D81" w:rsidRPr="000C74CD">
        <w:rPr>
          <w:rFonts w:ascii="Times New Roman" w:hAnsi="Times New Roman" w:cs="Times New Roman"/>
          <w:sz w:val="24"/>
          <w:szCs w:val="24"/>
        </w:rPr>
        <w:t xml:space="preserve"> terbuka hijau</w:t>
      </w:r>
      <w:r w:rsidR="000C74CD" w:rsidRPr="000C74CD">
        <w:rPr>
          <w:rFonts w:ascii="Times New Roman" w:hAnsi="Times New Roman" w:cs="Times New Roman"/>
          <w:sz w:val="24"/>
          <w:szCs w:val="24"/>
        </w:rPr>
        <w:t xml:space="preserve">. </w:t>
      </w:r>
      <w:r w:rsidR="00C53027">
        <w:rPr>
          <w:rFonts w:ascii="Times New Roman" w:hAnsi="Times New Roman" w:cs="Times New Roman"/>
          <w:sz w:val="24"/>
          <w:szCs w:val="24"/>
        </w:rPr>
        <w:t xml:space="preserve">Pembangunan </w:t>
      </w:r>
      <w:r w:rsidR="000C74CD" w:rsidRPr="000C74CD">
        <w:rPr>
          <w:rFonts w:ascii="Times New Roman" w:hAnsi="Times New Roman" w:cs="Times New Roman"/>
          <w:sz w:val="24"/>
          <w:szCs w:val="24"/>
        </w:rPr>
        <w:t>taman kota memberikan makna tersendiri bagi masyarakat. Sebab, masyarakat kota yang sibuk bekerja sangat jarang melakukan interaksi. Adanya taman kota sebagai ruang publik memberikan gerak pada masyarakat untuk dapat berinteraksi dengan indiv</w:t>
      </w:r>
      <w:r w:rsidR="007F2CB8">
        <w:rPr>
          <w:rFonts w:ascii="Times New Roman" w:hAnsi="Times New Roman" w:cs="Times New Roman"/>
          <w:sz w:val="24"/>
          <w:szCs w:val="24"/>
        </w:rPr>
        <w:t>idu lain. Di Sidoarjo terdapat Taman K</w:t>
      </w:r>
      <w:r w:rsidR="000C74CD" w:rsidRPr="000C74CD">
        <w:rPr>
          <w:rFonts w:ascii="Times New Roman" w:hAnsi="Times New Roman" w:cs="Times New Roman"/>
          <w:sz w:val="24"/>
          <w:szCs w:val="24"/>
        </w:rPr>
        <w:t xml:space="preserve">ota yang bernama Taman Abhirama. Taman tersebut terletak sangat strategis dengan akses yang mudah dijangkau. Tujuan penelitian ini adalah untuk menganalisis pembangunan taman kota sebagai ruang </w:t>
      </w:r>
      <w:r w:rsidR="00C53027">
        <w:rPr>
          <w:rFonts w:ascii="Times New Roman" w:hAnsi="Times New Roman" w:cs="Times New Roman"/>
          <w:sz w:val="24"/>
          <w:szCs w:val="24"/>
        </w:rPr>
        <w:t xml:space="preserve">interaksi </w:t>
      </w:r>
      <w:r w:rsidR="000C74CD" w:rsidRPr="000C74CD">
        <w:rPr>
          <w:rFonts w:ascii="Times New Roman" w:hAnsi="Times New Roman" w:cs="Times New Roman"/>
          <w:sz w:val="24"/>
          <w:szCs w:val="24"/>
        </w:rPr>
        <w:t xml:space="preserve">pada masyarakat Sidoarjo. Adapun hasil penelitian yaitu mengenai situasi taman kota Sidoarjo. Adapun pandangan masyarakat Sidoarjo mengenai keberadaan taman serta berbagai fungsi taman kota. Metode yang </w:t>
      </w:r>
      <w:r w:rsidR="000C74CD" w:rsidRPr="000C74CD">
        <w:rPr>
          <w:rFonts w:ascii="Times New Roman" w:hAnsi="Times New Roman" w:cs="Times New Roman"/>
          <w:sz w:val="24"/>
          <w:szCs w:val="24"/>
        </w:rPr>
        <w:lastRenderedPageBreak/>
        <w:t xml:space="preserve">digunakan adalah kualitatif dengan pengambil data melalui wawacara, observasi, dan dokumentasi. Penelitian ini menggunakan teori dari Herbert Mead mengenai interaksi simbolik. </w:t>
      </w:r>
    </w:p>
    <w:p w:rsidR="004A0019" w:rsidRPr="007F2CB8" w:rsidRDefault="001E1CB6" w:rsidP="000C74CD">
      <w:pPr>
        <w:spacing w:line="360" w:lineRule="auto"/>
        <w:jc w:val="both"/>
        <w:rPr>
          <w:rFonts w:ascii="Times New Roman" w:hAnsi="Times New Roman" w:cs="Times New Roman"/>
          <w:i/>
          <w:sz w:val="24"/>
          <w:szCs w:val="24"/>
        </w:rPr>
      </w:pPr>
      <w:r w:rsidRPr="000C74CD">
        <w:rPr>
          <w:rFonts w:ascii="Times New Roman" w:hAnsi="Times New Roman" w:cs="Times New Roman"/>
          <w:b/>
          <w:sz w:val="24"/>
          <w:szCs w:val="24"/>
        </w:rPr>
        <w:t>Kata Kunci</w:t>
      </w:r>
      <w:r w:rsidRPr="000C74CD">
        <w:rPr>
          <w:rFonts w:ascii="Times New Roman" w:hAnsi="Times New Roman" w:cs="Times New Roman"/>
          <w:b/>
          <w:sz w:val="24"/>
          <w:szCs w:val="24"/>
        </w:rPr>
        <w:tab/>
        <w:t>:</w:t>
      </w:r>
      <w:r w:rsidR="00B719A7">
        <w:rPr>
          <w:rFonts w:ascii="Times New Roman" w:hAnsi="Times New Roman" w:cs="Times New Roman"/>
          <w:i/>
          <w:sz w:val="24"/>
          <w:szCs w:val="24"/>
        </w:rPr>
        <w:t xml:space="preserve"> fungsi</w:t>
      </w:r>
      <w:r w:rsidRPr="000C74CD">
        <w:rPr>
          <w:rFonts w:ascii="Times New Roman" w:hAnsi="Times New Roman" w:cs="Times New Roman"/>
          <w:i/>
          <w:sz w:val="24"/>
          <w:szCs w:val="24"/>
        </w:rPr>
        <w:t>, ruang interaksi</w:t>
      </w:r>
      <w:r w:rsidR="007F2CB8">
        <w:rPr>
          <w:rFonts w:ascii="Times New Roman" w:hAnsi="Times New Roman" w:cs="Times New Roman"/>
          <w:b/>
          <w:sz w:val="24"/>
          <w:szCs w:val="24"/>
        </w:rPr>
        <w:t xml:space="preserve">, </w:t>
      </w:r>
      <w:r w:rsidR="007F2CB8">
        <w:rPr>
          <w:rFonts w:ascii="Times New Roman" w:hAnsi="Times New Roman" w:cs="Times New Roman"/>
          <w:i/>
          <w:sz w:val="24"/>
          <w:szCs w:val="24"/>
        </w:rPr>
        <w:t>taman kota</w:t>
      </w:r>
    </w:p>
    <w:p w:rsidR="008D5C76" w:rsidRDefault="008D5C76" w:rsidP="000C74CD">
      <w:pPr>
        <w:spacing w:line="360" w:lineRule="auto"/>
        <w:jc w:val="both"/>
        <w:rPr>
          <w:rFonts w:ascii="Times New Roman" w:hAnsi="Times New Roman" w:cs="Times New Roman"/>
          <w:b/>
          <w:sz w:val="24"/>
          <w:szCs w:val="24"/>
        </w:rPr>
        <w:sectPr w:rsidR="008D5C76" w:rsidSect="00C5629E">
          <w:pgSz w:w="12240" w:h="15840"/>
          <w:pgMar w:top="1701" w:right="1701" w:bottom="1701" w:left="1701" w:header="720" w:footer="720" w:gutter="0"/>
          <w:cols w:space="720"/>
          <w:docGrid w:linePitch="360"/>
        </w:sectPr>
      </w:pPr>
    </w:p>
    <w:p w:rsidR="00887A3D" w:rsidRPr="000C74CD" w:rsidRDefault="00AB211A" w:rsidP="000C74CD">
      <w:pPr>
        <w:spacing w:line="360" w:lineRule="auto"/>
        <w:jc w:val="both"/>
        <w:rPr>
          <w:rFonts w:ascii="Times New Roman" w:hAnsi="Times New Roman" w:cs="Times New Roman"/>
          <w:b/>
          <w:sz w:val="24"/>
          <w:szCs w:val="24"/>
        </w:rPr>
      </w:pPr>
      <w:r w:rsidRPr="000C74CD">
        <w:rPr>
          <w:rFonts w:ascii="Times New Roman" w:hAnsi="Times New Roman" w:cs="Times New Roman"/>
          <w:b/>
          <w:sz w:val="24"/>
          <w:szCs w:val="24"/>
        </w:rPr>
        <w:lastRenderedPageBreak/>
        <w:t>PENDAHULUAN</w:t>
      </w:r>
    </w:p>
    <w:p w:rsidR="00F45A10" w:rsidRPr="000C74CD" w:rsidRDefault="00EE76F7" w:rsidP="000C74CD">
      <w:pPr>
        <w:spacing w:line="360" w:lineRule="auto"/>
        <w:ind w:firstLine="720"/>
        <w:jc w:val="both"/>
        <w:rPr>
          <w:rFonts w:ascii="Times New Roman" w:hAnsi="Times New Roman" w:cs="Times New Roman"/>
          <w:sz w:val="24"/>
          <w:szCs w:val="24"/>
        </w:rPr>
      </w:pPr>
      <w:r w:rsidRPr="000C74CD">
        <w:rPr>
          <w:rFonts w:ascii="Times New Roman" w:hAnsi="Times New Roman" w:cs="Times New Roman"/>
          <w:sz w:val="24"/>
          <w:szCs w:val="24"/>
        </w:rPr>
        <w:t xml:space="preserve">Perkembangan pembangunan sarana dan prasarana saat ini menjadi tolak ukur bagi kemajuan di suatu </w:t>
      </w:r>
      <w:r w:rsidR="00A513CE" w:rsidRPr="000C74CD">
        <w:rPr>
          <w:rFonts w:ascii="Times New Roman" w:hAnsi="Times New Roman" w:cs="Times New Roman"/>
          <w:sz w:val="24"/>
          <w:szCs w:val="24"/>
        </w:rPr>
        <w:t xml:space="preserve">wilayah </w:t>
      </w:r>
      <w:r w:rsidRPr="000C74CD">
        <w:rPr>
          <w:rFonts w:ascii="Times New Roman" w:hAnsi="Times New Roman" w:cs="Times New Roman"/>
          <w:sz w:val="24"/>
          <w:szCs w:val="24"/>
        </w:rPr>
        <w:t>pedesaan maupun perkotaan. Di perkotaan ruang mempunyai daya tarik tersendiri bagi masyarakat. Keindahan serta nilai estetik yang ada dapat memanjakan mata di tengah keribu</w:t>
      </w:r>
      <w:r w:rsidR="00C125D8" w:rsidRPr="000C74CD">
        <w:rPr>
          <w:rFonts w:ascii="Times New Roman" w:hAnsi="Times New Roman" w:cs="Times New Roman"/>
          <w:sz w:val="24"/>
          <w:szCs w:val="24"/>
        </w:rPr>
        <w:t xml:space="preserve">tan suara </w:t>
      </w:r>
      <w:r w:rsidRPr="000C74CD">
        <w:rPr>
          <w:rFonts w:ascii="Times New Roman" w:hAnsi="Times New Roman" w:cs="Times New Roman"/>
          <w:sz w:val="24"/>
          <w:szCs w:val="24"/>
        </w:rPr>
        <w:t>kendaraan</w:t>
      </w:r>
      <w:r w:rsidR="00C125D8" w:rsidRPr="000C74CD">
        <w:rPr>
          <w:rFonts w:ascii="Times New Roman" w:hAnsi="Times New Roman" w:cs="Times New Roman"/>
          <w:sz w:val="24"/>
          <w:szCs w:val="24"/>
        </w:rPr>
        <w:t xml:space="preserve"> masyarakat</w:t>
      </w:r>
      <w:r w:rsidRPr="000C74CD">
        <w:rPr>
          <w:rFonts w:ascii="Times New Roman" w:hAnsi="Times New Roman" w:cs="Times New Roman"/>
          <w:sz w:val="24"/>
          <w:szCs w:val="24"/>
        </w:rPr>
        <w:t>. Oleh karena itu, pembangunan suatu kota tidak jauh dari kebutuhan masyarakat mengenai</w:t>
      </w:r>
      <w:r w:rsidR="00A513CE" w:rsidRPr="000C74CD">
        <w:rPr>
          <w:rFonts w:ascii="Times New Roman" w:hAnsi="Times New Roman" w:cs="Times New Roman"/>
          <w:sz w:val="24"/>
          <w:szCs w:val="24"/>
        </w:rPr>
        <w:t xml:space="preserve"> keberadaan</w:t>
      </w:r>
      <w:r w:rsidRPr="000C74CD">
        <w:rPr>
          <w:rFonts w:ascii="Times New Roman" w:hAnsi="Times New Roman" w:cs="Times New Roman"/>
          <w:sz w:val="24"/>
          <w:szCs w:val="24"/>
        </w:rPr>
        <w:t xml:space="preserve"> ruang publik. </w:t>
      </w:r>
      <w:r w:rsidR="009E6574" w:rsidRPr="000C74CD">
        <w:rPr>
          <w:rFonts w:ascii="Times New Roman" w:hAnsi="Times New Roman" w:cs="Times New Roman"/>
          <w:sz w:val="24"/>
          <w:szCs w:val="24"/>
        </w:rPr>
        <w:t xml:space="preserve">Ruang publik adalah </w:t>
      </w:r>
      <w:r w:rsidR="00C125D8" w:rsidRPr="000C74CD">
        <w:rPr>
          <w:rFonts w:ascii="Times New Roman" w:hAnsi="Times New Roman" w:cs="Times New Roman"/>
          <w:sz w:val="24"/>
          <w:szCs w:val="24"/>
        </w:rPr>
        <w:t xml:space="preserve">suatu ruang yang mana memiliki fungsi sebagai kegiata masyarakat, berkaitan dengan ekonomi, sosial, dan budaya </w:t>
      </w:r>
      <w:r w:rsidR="00CB56FC" w:rsidRPr="000C74CD">
        <w:rPr>
          <w:rFonts w:ascii="Times New Roman" w:hAnsi="Times New Roman" w:cs="Times New Roman"/>
          <w:sz w:val="24"/>
          <w:szCs w:val="24"/>
        </w:rPr>
        <w:fldChar w:fldCharType="begin" w:fldLock="1"/>
      </w:r>
      <w:r w:rsidR="00CB56FC" w:rsidRPr="000C74CD">
        <w:rPr>
          <w:rFonts w:ascii="Times New Roman" w:hAnsi="Times New Roman" w:cs="Times New Roman"/>
          <w:sz w:val="24"/>
          <w:szCs w:val="24"/>
        </w:rPr>
        <w:instrText>ADDIN CSL_CITATION {"citationItems":[{"id":"ITEM-1","itemData":{"ISBN":"9789793327785","author":[{"dropping-particle":"","family":"Anggriani","given":"Niniek","non-dropping-particle":"","parse-names":false,"suffix":""}],"edition":"Cetakan Pe","id":"ITEM-1","issued":{"date-parts":[["2010"]]},"number-of-pages":"1-117","publisher":"YAYASAN HUMANIORA","publisher-place":"Surabaya","title":"Ruang Publik Dalam Perancangan Kota","type":"book"},"uris":["http://www.mendeley.com/documents/?uuid=d22c7cc8-f926-4f47-ac9c-64ed575f5dc8"]}],"mendeley":{"formattedCitation":"(Anggriani, 2010)","plainTextFormattedCitation":"(Anggriani, 2010)","previouslyFormattedCitation":"(Anggriani, 2010)"},"properties":{"noteIndex":0},"schema":"https://github.com/citation-style-language/schema/raw/master/csl-citation.json"}</w:instrText>
      </w:r>
      <w:r w:rsidR="00CB56FC" w:rsidRPr="000C74CD">
        <w:rPr>
          <w:rFonts w:ascii="Times New Roman" w:hAnsi="Times New Roman" w:cs="Times New Roman"/>
          <w:sz w:val="24"/>
          <w:szCs w:val="24"/>
        </w:rPr>
        <w:fldChar w:fldCharType="separate"/>
      </w:r>
      <w:r w:rsidR="00CB56FC" w:rsidRPr="000C74CD">
        <w:rPr>
          <w:rFonts w:ascii="Times New Roman" w:hAnsi="Times New Roman" w:cs="Times New Roman"/>
          <w:noProof/>
          <w:sz w:val="24"/>
          <w:szCs w:val="24"/>
        </w:rPr>
        <w:t>(Anggriani, 2010)</w:t>
      </w:r>
      <w:r w:rsidR="00CB56FC" w:rsidRPr="000C74CD">
        <w:rPr>
          <w:rFonts w:ascii="Times New Roman" w:hAnsi="Times New Roman" w:cs="Times New Roman"/>
          <w:sz w:val="24"/>
          <w:szCs w:val="24"/>
        </w:rPr>
        <w:fldChar w:fldCharType="end"/>
      </w:r>
      <w:r w:rsidR="00C125D8" w:rsidRPr="000C74CD">
        <w:rPr>
          <w:rFonts w:ascii="Times New Roman" w:hAnsi="Times New Roman" w:cs="Times New Roman"/>
          <w:sz w:val="24"/>
          <w:szCs w:val="24"/>
        </w:rPr>
        <w:t xml:space="preserve">. </w:t>
      </w:r>
      <w:r w:rsidR="00521F0E" w:rsidRPr="000C74CD">
        <w:rPr>
          <w:rFonts w:ascii="Times New Roman" w:hAnsi="Times New Roman" w:cs="Times New Roman"/>
          <w:sz w:val="24"/>
          <w:szCs w:val="24"/>
        </w:rPr>
        <w:t xml:space="preserve">Ruang publik dibagi menjadi dua yaitu, ruang terbuka hijau dan ruang terbuka non hijau. Ruang terbuka hijau di perkotaan adalah suatu bagian dari ruang-ruang yang terbuka di perkotaan, di dalamnya terdapat tumbuhan hijau </w:t>
      </w:r>
      <w:r w:rsidR="00CB56FC" w:rsidRPr="000C74CD">
        <w:rPr>
          <w:rFonts w:ascii="Times New Roman" w:hAnsi="Times New Roman" w:cs="Times New Roman"/>
          <w:sz w:val="24"/>
          <w:szCs w:val="24"/>
        </w:rPr>
        <w:fldChar w:fldCharType="begin" w:fldLock="1"/>
      </w:r>
      <w:r w:rsidR="003A6658" w:rsidRPr="000C74CD">
        <w:rPr>
          <w:rFonts w:ascii="Times New Roman" w:hAnsi="Times New Roman" w:cs="Times New Roman"/>
          <w:sz w:val="24"/>
          <w:szCs w:val="24"/>
        </w:rPr>
        <w:instrText>ADDIN CSL_CITATION {"citationItems":[{"id":"ITEM-1","itemData":{"DOI":"10.20961/desa-kota.v1i1.12494.84-95","abstract":"&lt;p&gt;Taman kota adalah salah satu jenis ruang terbuka hijau publik yang memiliki aktivitas kompleks. Taman kota sebagai ruang publik perkotaan dikatakan memenuhi kualitas apabila mencapai kelayakan terhadap kriteria: pelayanan pengguna, tingkat aktivitas, tingkat kebermaknaan dan kemudahan akses. Di Kota Surakarta terdapat beberapa taman kota dengan jumlah pengunjung yang berbeda beda. Persepsi dan preferensi pengguna taman kota merupakan salah satu cara untuk mengetahui kualitas taman kota di Kota Surakarta agar dapat digunakan secara maksimal. Tujuan penelitian ini adalah untuk mengetahui kualitas taman kota sebagai ruang publik di Kota Surakarta berdasarkan persepsi dan preferensi pengguna. Metode yang digunakan dalam penelitian ini adalah skoring dengan pendekatan kuantitatif, sementara jenis penelitian ini adalah eksplanatif. Berdasarkan kriteria taman kota, diperoleh taman kota yang masuk ke dalam sampel penelitian yaitu Taman Kompleks Stadion Manahan dan Taman Balekambang. Sampel dari peneliian ini merupakan pengguna taman. Data diperoleh dengan menggunakan kuisioner yang diisi oleh pengguna taman. Analisis tiap kriteria kualitas taman dilakukan dengan menggunakan tabel distribusi frekuensi untuk mengetahui modus pada kategori jawaban setiap variabel. Di akhir analisis dilakukan skoring untuk mengetahui tingkat kualitas taman kota di Kota Surakarta. Hasil analisis menunjukkan bahwa elemen taman kota dengan kondisi baik meliputi tingkat aktivitas, sementara elemen pelayanan pengguna, kebermaknaan dan kemudahan akses berada pada kondisi sedang, sehingga kualitas taman kota di Surakarta berdasarkan persepsi dan preferensi pengguna yaitu Taman Kompleks Stadion Manahan dan Taman Balekambang berada pada kondisi sedang. Berdasarkan teori, isu, serta hasil analisis terkait taman kota, maka diperoleh hasil bahwa kualitas taman kota di Kota Surakarta dalam kondisi baik.&lt;/p&gt;","author":[{"dropping-particle":"","family":"Pratomo","given":"Anggit","non-dropping-particle":"","parse-names":false,"suffix":""},{"dropping-particle":"","family":"Soedwiwahjono","given":"Soedwiwahjono","non-dropping-particle":"","parse-names":false,"suffix":""},{"dropping-particle":"","family":"Miladan","given":"Nur","non-dropping-particle":"","parse-names":false,"suffix":""}],"container-title":"Desa-Kota","id":"ITEM-1","issue":"1","issued":{"date-parts":[["2019"]]},"page":"84","title":"Kualitas Taman Kota Sebagai Ruang Publik Di Kota Surakarta Berdasarkan Persepsi Dan Preferensi Pengguna","type":"article-journal","volume":"1"},"uris":["http://www.mendeley.com/documents/?uuid=f1e9612e-3b3b-4814-92b4-5d607af85d7c"]}],"mendeley":{"formattedCitation":"(Pratomo, Soedwiwahjono and Miladan, 2019)","plainTextFormattedCitation":"(Pratomo, Soedwiwahjono and Miladan, 2019)","previouslyFormattedCitation":"(Pratomo, Soedwiwahjono and Miladan, 2019)"},"properties":{"noteIndex":0},"schema":"https://github.com/citation-style-language/schema/raw/master/csl-citation.json"}</w:instrText>
      </w:r>
      <w:r w:rsidR="00CB56FC" w:rsidRPr="000C74CD">
        <w:rPr>
          <w:rFonts w:ascii="Times New Roman" w:hAnsi="Times New Roman" w:cs="Times New Roman"/>
          <w:sz w:val="24"/>
          <w:szCs w:val="24"/>
        </w:rPr>
        <w:fldChar w:fldCharType="separate"/>
      </w:r>
      <w:r w:rsidR="00CB56FC" w:rsidRPr="000C74CD">
        <w:rPr>
          <w:rFonts w:ascii="Times New Roman" w:hAnsi="Times New Roman" w:cs="Times New Roman"/>
          <w:noProof/>
          <w:sz w:val="24"/>
          <w:szCs w:val="24"/>
        </w:rPr>
        <w:t>(Pratomo, Soedwiwahjono and Miladan, 2019)</w:t>
      </w:r>
      <w:r w:rsidR="00CB56FC" w:rsidRPr="000C74CD">
        <w:rPr>
          <w:rFonts w:ascii="Times New Roman" w:hAnsi="Times New Roman" w:cs="Times New Roman"/>
          <w:sz w:val="24"/>
          <w:szCs w:val="24"/>
        </w:rPr>
        <w:fldChar w:fldCharType="end"/>
      </w:r>
      <w:r w:rsidR="00521F0E" w:rsidRPr="000C74CD">
        <w:rPr>
          <w:rFonts w:ascii="Times New Roman" w:hAnsi="Times New Roman" w:cs="Times New Roman"/>
          <w:sz w:val="24"/>
          <w:szCs w:val="24"/>
        </w:rPr>
        <w:t xml:space="preserve">. Hal ini bertujuan agar ruang tersebut dapat memberikan oksigen pada masyakat perkotaam. Sebab, udara di perkotaan </w:t>
      </w:r>
      <w:r w:rsidR="00521F0E" w:rsidRPr="000C74CD">
        <w:rPr>
          <w:rFonts w:ascii="Times New Roman" w:hAnsi="Times New Roman" w:cs="Times New Roman"/>
          <w:sz w:val="24"/>
          <w:szCs w:val="24"/>
        </w:rPr>
        <w:lastRenderedPageBreak/>
        <w:t xml:space="preserve">seringkali tercemar oleh kendaraan dan pabrik. </w:t>
      </w:r>
      <w:r w:rsidR="00D60CD5" w:rsidRPr="000C74CD">
        <w:rPr>
          <w:rFonts w:ascii="Times New Roman" w:hAnsi="Times New Roman" w:cs="Times New Roman"/>
          <w:sz w:val="24"/>
          <w:szCs w:val="24"/>
        </w:rPr>
        <w:t xml:space="preserve">Adapun jenis-jenis ruang publik seperti, taman umum, pasar, lapangan, dan sebagainya. </w:t>
      </w:r>
    </w:p>
    <w:p w:rsidR="00D90DE5" w:rsidRPr="000C74CD" w:rsidRDefault="00D90DE5" w:rsidP="000C74CD">
      <w:pPr>
        <w:spacing w:line="360" w:lineRule="auto"/>
        <w:jc w:val="both"/>
        <w:rPr>
          <w:rFonts w:ascii="Times New Roman" w:hAnsi="Times New Roman" w:cs="Times New Roman"/>
          <w:sz w:val="24"/>
          <w:szCs w:val="24"/>
        </w:rPr>
      </w:pPr>
      <w:r w:rsidRPr="000C74CD">
        <w:rPr>
          <w:rFonts w:ascii="Times New Roman" w:hAnsi="Times New Roman" w:cs="Times New Roman"/>
          <w:sz w:val="24"/>
          <w:szCs w:val="24"/>
        </w:rPr>
        <w:tab/>
      </w:r>
      <w:r w:rsidR="000933A0" w:rsidRPr="000C74CD">
        <w:rPr>
          <w:rFonts w:ascii="Times New Roman" w:hAnsi="Times New Roman" w:cs="Times New Roman"/>
          <w:sz w:val="24"/>
          <w:szCs w:val="24"/>
        </w:rPr>
        <w:t xml:space="preserve">Taman umum memiliki beberapa tipe yaitu, taman nasional, taman pusat kota, </w:t>
      </w:r>
      <w:r w:rsidR="003A6658" w:rsidRPr="000C74CD">
        <w:rPr>
          <w:rFonts w:ascii="Times New Roman" w:hAnsi="Times New Roman" w:cs="Times New Roman"/>
          <w:sz w:val="24"/>
          <w:szCs w:val="24"/>
        </w:rPr>
        <w:t>taman lingkungan dan taman mini</w:t>
      </w:r>
      <w:r w:rsidR="003A6658" w:rsidRPr="000C74CD">
        <w:rPr>
          <w:rFonts w:ascii="Times New Roman" w:hAnsi="Times New Roman" w:cs="Times New Roman"/>
          <w:i/>
          <w:sz w:val="24"/>
          <w:szCs w:val="24"/>
        </w:rPr>
        <w:t xml:space="preserve"> </w:t>
      </w:r>
      <w:r w:rsidR="003A6658" w:rsidRPr="000C74CD">
        <w:rPr>
          <w:rFonts w:ascii="Times New Roman" w:hAnsi="Times New Roman" w:cs="Times New Roman"/>
          <w:i/>
          <w:sz w:val="24"/>
          <w:szCs w:val="24"/>
        </w:rPr>
        <w:fldChar w:fldCharType="begin" w:fldLock="1"/>
      </w:r>
      <w:r w:rsidR="003A6658" w:rsidRPr="000C74CD">
        <w:rPr>
          <w:rFonts w:ascii="Times New Roman" w:hAnsi="Times New Roman" w:cs="Times New Roman"/>
          <w:i/>
          <w:sz w:val="24"/>
          <w:szCs w:val="24"/>
        </w:rPr>
        <w:instrText>ADDIN CSL_CITATION {"citationItems":[{"id":"ITEM-1","itemData":{"ISBN":"9789793327785","author":[{"dropping-particle":"","family":"Anggriani","given":"Niniek","non-dropping-particle":"","parse-names":false,"suffix":""}],"edition":"Cetakan Pe","id":"ITEM-1","issued":{"date-parts":[["2010"]]},"number-of-pages":"1-117","publisher":"YAYASAN HUMANIORA","publisher-place":"Surabaya","title":"Ruang Publik Dalam Perancangan Kota","type":"book"},"uris":["http://www.mendeley.com/documents/?uuid=d22c7cc8-f926-4f47-ac9c-64ed575f5dc8"]}],"mendeley":{"formattedCitation":"(Anggriani, 2010)","plainTextFormattedCitation":"(Anggriani, 2010)","previouslyFormattedCitation":"(Anggriani, 2010)"},"properties":{"noteIndex":0},"schema":"https://github.com/citation-style-language/schema/raw/master/csl-citation.json"}</w:instrText>
      </w:r>
      <w:r w:rsidR="003A6658" w:rsidRPr="000C74CD">
        <w:rPr>
          <w:rFonts w:ascii="Times New Roman" w:hAnsi="Times New Roman" w:cs="Times New Roman"/>
          <w:i/>
          <w:sz w:val="24"/>
          <w:szCs w:val="24"/>
        </w:rPr>
        <w:fldChar w:fldCharType="separate"/>
      </w:r>
      <w:r w:rsidR="003A6658" w:rsidRPr="000C74CD">
        <w:rPr>
          <w:rFonts w:ascii="Times New Roman" w:hAnsi="Times New Roman" w:cs="Times New Roman"/>
          <w:noProof/>
          <w:sz w:val="24"/>
          <w:szCs w:val="24"/>
        </w:rPr>
        <w:t>(Anggriani, 2010)</w:t>
      </w:r>
      <w:r w:rsidR="003A6658" w:rsidRPr="000C74CD">
        <w:rPr>
          <w:rFonts w:ascii="Times New Roman" w:hAnsi="Times New Roman" w:cs="Times New Roman"/>
          <w:i/>
          <w:sz w:val="24"/>
          <w:szCs w:val="24"/>
        </w:rPr>
        <w:fldChar w:fldCharType="end"/>
      </w:r>
      <w:r w:rsidR="000933A0" w:rsidRPr="000C74CD">
        <w:rPr>
          <w:rFonts w:ascii="Times New Roman" w:hAnsi="Times New Roman" w:cs="Times New Roman"/>
          <w:i/>
          <w:sz w:val="24"/>
          <w:szCs w:val="24"/>
        </w:rPr>
        <w:t xml:space="preserve">. </w:t>
      </w:r>
      <w:r w:rsidR="000933A0" w:rsidRPr="000C74CD">
        <w:rPr>
          <w:rFonts w:ascii="Times New Roman" w:hAnsi="Times New Roman" w:cs="Times New Roman"/>
          <w:sz w:val="24"/>
          <w:szCs w:val="24"/>
        </w:rPr>
        <w:t>Untuk taman pusat kota yaitu, suatu taman yang terletak di kawasan pusat kota. Taman tersebut dikelilingi oleh pohon</w:t>
      </w:r>
      <w:r w:rsidR="00A513CE" w:rsidRPr="000C74CD">
        <w:rPr>
          <w:rFonts w:ascii="Times New Roman" w:hAnsi="Times New Roman" w:cs="Times New Roman"/>
          <w:sz w:val="24"/>
          <w:szCs w:val="24"/>
        </w:rPr>
        <w:t xml:space="preserve"> besar</w:t>
      </w:r>
      <w:r w:rsidR="001A47F1" w:rsidRPr="000C74CD">
        <w:rPr>
          <w:rFonts w:ascii="Times New Roman" w:hAnsi="Times New Roman" w:cs="Times New Roman"/>
          <w:sz w:val="24"/>
          <w:szCs w:val="24"/>
        </w:rPr>
        <w:t xml:space="preserve"> sebagai</w:t>
      </w:r>
      <w:r w:rsidR="000933A0" w:rsidRPr="000C74CD">
        <w:rPr>
          <w:rFonts w:ascii="Times New Roman" w:hAnsi="Times New Roman" w:cs="Times New Roman"/>
          <w:sz w:val="24"/>
          <w:szCs w:val="24"/>
        </w:rPr>
        <w:t xml:space="preserve"> peneduh, dan</w:t>
      </w:r>
      <w:r w:rsidR="001A47F1" w:rsidRPr="000C74CD">
        <w:rPr>
          <w:rFonts w:ascii="Times New Roman" w:hAnsi="Times New Roman" w:cs="Times New Roman"/>
          <w:sz w:val="24"/>
          <w:szCs w:val="24"/>
        </w:rPr>
        <w:t xml:space="preserve"> jenis</w:t>
      </w:r>
      <w:r w:rsidR="000933A0" w:rsidRPr="000C74CD">
        <w:rPr>
          <w:rFonts w:ascii="Times New Roman" w:hAnsi="Times New Roman" w:cs="Times New Roman"/>
          <w:sz w:val="24"/>
          <w:szCs w:val="24"/>
        </w:rPr>
        <w:t xml:space="preserve"> tanaman hias, biasanya taman ini memiliki pola tradisional atau pengembangan baru. </w:t>
      </w:r>
      <w:r w:rsidR="001A47F1" w:rsidRPr="000C74CD">
        <w:rPr>
          <w:rFonts w:ascii="Times New Roman" w:hAnsi="Times New Roman" w:cs="Times New Roman"/>
          <w:sz w:val="24"/>
          <w:szCs w:val="24"/>
        </w:rPr>
        <w:t>T</w:t>
      </w:r>
      <w:r w:rsidR="000933A0" w:rsidRPr="000C74CD">
        <w:rPr>
          <w:rFonts w:ascii="Times New Roman" w:hAnsi="Times New Roman" w:cs="Times New Roman"/>
          <w:sz w:val="24"/>
          <w:szCs w:val="24"/>
        </w:rPr>
        <w:t>aman dijadikan aktivitas masyarakat sebagai olahraga, bermain,</w:t>
      </w:r>
      <w:r w:rsidR="002A077B" w:rsidRPr="000C74CD">
        <w:rPr>
          <w:rFonts w:ascii="Times New Roman" w:hAnsi="Times New Roman" w:cs="Times New Roman"/>
          <w:sz w:val="24"/>
          <w:szCs w:val="24"/>
        </w:rPr>
        <w:t xml:space="preserve"> nongkrong</w:t>
      </w:r>
      <w:r w:rsidR="000933A0" w:rsidRPr="000C74CD">
        <w:rPr>
          <w:rFonts w:ascii="Times New Roman" w:hAnsi="Times New Roman" w:cs="Times New Roman"/>
          <w:sz w:val="24"/>
          <w:szCs w:val="24"/>
        </w:rPr>
        <w:t xml:space="preserve"> dan sebagainya </w:t>
      </w:r>
      <w:r w:rsidR="003A6658" w:rsidRPr="000C74CD">
        <w:rPr>
          <w:rFonts w:ascii="Times New Roman" w:hAnsi="Times New Roman" w:cs="Times New Roman"/>
          <w:sz w:val="24"/>
          <w:szCs w:val="24"/>
        </w:rPr>
        <w:fldChar w:fldCharType="begin" w:fldLock="1"/>
      </w:r>
      <w:r w:rsidR="003A6658" w:rsidRPr="000C74CD">
        <w:rPr>
          <w:rFonts w:ascii="Times New Roman" w:hAnsi="Times New Roman" w:cs="Times New Roman"/>
          <w:sz w:val="24"/>
          <w:szCs w:val="24"/>
        </w:rPr>
        <w:instrText>ADDIN CSL_CITATION {"citationItems":[{"id":"ITEM-1","itemData":{"author":[{"dropping-particle":"","family":"Sjamsu","given":"Arief Saleh","non-dropping-particle":"","parse-names":false,"suffix":""},{"dropping-particle":"","family":"Krisna","given":"Imade","non-dropping-particle":"","parse-names":false,"suffix":""},{"dropping-particle":"","family":"Dahrma","given":"Adhi","non-dropping-particle":"","parse-names":false,"suffix":""}],"container-title":"Jurnal Malige Arsitektur","id":"ITEM-1","issue":"1","issued":{"date-parts":[["2019"]]},"page":"64-72","title":"TIPOLOGI TERITORI PADA PEMANFAATAN RUANG TERBUKA HIJAU DI TAMAN KOTA KENDARI ( Studi Kasus : Taman Walikota Kendari )","type":"article-journal","volume":"1"},"uris":["http://www.mendeley.com/documents/?uuid=33aabbaa-a0ec-4d15-bb9e-c87a842d632a"]}],"mendeley":{"formattedCitation":"(Sjamsu, Krisna and Dahrma, 2019)","plainTextFormattedCitation":"(Sjamsu, Krisna and Dahrma, 2019)","previouslyFormattedCitation":"(Sjamsu, Krisna and Dahrma, 2019)"},"properties":{"noteIndex":0},"schema":"https://github.com/citation-style-language/schema/raw/master/csl-citation.json"}</w:instrText>
      </w:r>
      <w:r w:rsidR="003A6658" w:rsidRPr="000C74CD">
        <w:rPr>
          <w:rFonts w:ascii="Times New Roman" w:hAnsi="Times New Roman" w:cs="Times New Roman"/>
          <w:sz w:val="24"/>
          <w:szCs w:val="24"/>
        </w:rPr>
        <w:fldChar w:fldCharType="separate"/>
      </w:r>
      <w:r w:rsidR="003A6658" w:rsidRPr="000C74CD">
        <w:rPr>
          <w:rFonts w:ascii="Times New Roman" w:hAnsi="Times New Roman" w:cs="Times New Roman"/>
          <w:noProof/>
          <w:sz w:val="24"/>
          <w:szCs w:val="24"/>
        </w:rPr>
        <w:t>(Sjamsu, Krisna and Dahrma, 2019)</w:t>
      </w:r>
      <w:r w:rsidR="003A6658" w:rsidRPr="000C74CD">
        <w:rPr>
          <w:rFonts w:ascii="Times New Roman" w:hAnsi="Times New Roman" w:cs="Times New Roman"/>
          <w:sz w:val="24"/>
          <w:szCs w:val="24"/>
        </w:rPr>
        <w:fldChar w:fldCharType="end"/>
      </w:r>
      <w:r w:rsidR="000933A0" w:rsidRPr="000C74CD">
        <w:rPr>
          <w:rFonts w:ascii="Times New Roman" w:hAnsi="Times New Roman" w:cs="Times New Roman"/>
          <w:sz w:val="24"/>
          <w:szCs w:val="24"/>
        </w:rPr>
        <w:t xml:space="preserve">. </w:t>
      </w:r>
      <w:r w:rsidR="005C5AB1" w:rsidRPr="000C74CD">
        <w:rPr>
          <w:rFonts w:ascii="Times New Roman" w:hAnsi="Times New Roman" w:cs="Times New Roman"/>
          <w:sz w:val="24"/>
          <w:szCs w:val="24"/>
        </w:rPr>
        <w:t xml:space="preserve">Adanya taman di kawasan pusat memberikan dampak tersendiri bagi masyarakat sekitar. Masyarakat merasa bahwa kehadiran taman merubah </w:t>
      </w:r>
      <w:r w:rsidR="00A513CE" w:rsidRPr="000C74CD">
        <w:rPr>
          <w:rFonts w:ascii="Times New Roman" w:hAnsi="Times New Roman" w:cs="Times New Roman"/>
          <w:sz w:val="24"/>
          <w:szCs w:val="24"/>
        </w:rPr>
        <w:t xml:space="preserve">segi </w:t>
      </w:r>
      <w:r w:rsidR="005C5AB1" w:rsidRPr="000C74CD">
        <w:rPr>
          <w:rFonts w:ascii="Times New Roman" w:hAnsi="Times New Roman" w:cs="Times New Roman"/>
          <w:sz w:val="24"/>
          <w:szCs w:val="24"/>
        </w:rPr>
        <w:t xml:space="preserve">kehidupan yang ada di perkotaan. Taman Kota sebagai ruang publik memberikan kepuasaan tersendiri bagi masyarakat. Menurut Stephen Carr 1992 menyatakan bahwa, ruang publik yang nyaman </w:t>
      </w:r>
      <w:r w:rsidR="005C5AB1" w:rsidRPr="000C74CD">
        <w:rPr>
          <w:rFonts w:ascii="Times New Roman" w:hAnsi="Times New Roman" w:cs="Times New Roman"/>
          <w:sz w:val="24"/>
          <w:szCs w:val="24"/>
        </w:rPr>
        <w:lastRenderedPageBreak/>
        <w:t>memberikan suatu kenyamanan, ketertarikan aktif, ketertarikan pas</w:t>
      </w:r>
      <w:r w:rsidR="003A6658" w:rsidRPr="000C74CD">
        <w:rPr>
          <w:rFonts w:ascii="Times New Roman" w:hAnsi="Times New Roman" w:cs="Times New Roman"/>
          <w:sz w:val="24"/>
          <w:szCs w:val="24"/>
        </w:rPr>
        <w:t>if, relaksasi, dan suatu pertem</w:t>
      </w:r>
      <w:r w:rsidR="005C5AB1" w:rsidRPr="000C74CD">
        <w:rPr>
          <w:rFonts w:ascii="Times New Roman" w:hAnsi="Times New Roman" w:cs="Times New Roman"/>
          <w:sz w:val="24"/>
          <w:szCs w:val="24"/>
        </w:rPr>
        <w:t>uan</w:t>
      </w:r>
      <w:r w:rsidR="001A47F1" w:rsidRPr="000C74CD">
        <w:rPr>
          <w:rFonts w:ascii="Times New Roman" w:hAnsi="Times New Roman" w:cs="Times New Roman"/>
          <w:sz w:val="24"/>
          <w:szCs w:val="24"/>
        </w:rPr>
        <w:t xml:space="preserve"> bagi masyarakat</w:t>
      </w:r>
      <w:r w:rsidR="003A6658" w:rsidRPr="000C74CD">
        <w:rPr>
          <w:rFonts w:ascii="Times New Roman" w:hAnsi="Times New Roman" w:cs="Times New Roman"/>
          <w:sz w:val="24"/>
          <w:szCs w:val="24"/>
        </w:rPr>
        <w:t xml:space="preserve"> </w:t>
      </w:r>
      <w:r w:rsidR="003A6658" w:rsidRPr="000C74CD">
        <w:rPr>
          <w:rFonts w:ascii="Times New Roman" w:hAnsi="Times New Roman" w:cs="Times New Roman"/>
          <w:sz w:val="24"/>
          <w:szCs w:val="24"/>
        </w:rPr>
        <w:fldChar w:fldCharType="begin" w:fldLock="1"/>
      </w:r>
      <w:r w:rsidR="0066774F" w:rsidRPr="000C74CD">
        <w:rPr>
          <w:rFonts w:ascii="Times New Roman" w:hAnsi="Times New Roman" w:cs="Times New Roman"/>
          <w:sz w:val="24"/>
          <w:szCs w:val="24"/>
        </w:rPr>
        <w:instrText>ADDIN CSL_CITATION {"citationItems":[{"id":"ITEM-1","itemData":{"DOI":"10.32315/ti.6.e061","ISBN":"9786021709085","author":[{"dropping-particle":"","family":"Dwiputra","given":"Ivan Danny","non-dropping-particle":"","parse-names":false,"suffix":""},{"dropping-particle":"","family":"Ardiani","given":"Nissa Aulia","non-dropping-particle":"","parse-names":false,"suffix":""}],"container-title":"ProsidingTemuIlmiah IPLBI","id":"ITEM-1","issued":{"date-parts":[["2017"]]},"page":"E061-E066","publisher":"IPLBI","publisher-place":"Lhokseumawe","title":"Preferensi Masyarakat dalam Memilih Karakteristik Taman Kota Berdasarkan Motivasi Kegiatan","type":"paper-conference"},"uris":["http://www.mendeley.com/documents/?uuid=a7cb5b7c-4992-43fa-8e46-be03ca2ccc45"]}],"mendeley":{"formattedCitation":"(Dwiputra and Ardiani, 2017)","plainTextFormattedCitation":"(Dwiputra and Ardiani, 2017)","previouslyFormattedCitation":"(Dwiputra and Ardiani, 2017)"},"properties":{"noteIndex":0},"schema":"https://github.com/citation-style-language/schema/raw/master/csl-citation.json"}</w:instrText>
      </w:r>
      <w:r w:rsidR="003A6658" w:rsidRPr="000C74CD">
        <w:rPr>
          <w:rFonts w:ascii="Times New Roman" w:hAnsi="Times New Roman" w:cs="Times New Roman"/>
          <w:sz w:val="24"/>
          <w:szCs w:val="24"/>
        </w:rPr>
        <w:fldChar w:fldCharType="separate"/>
      </w:r>
      <w:r w:rsidR="003A6658" w:rsidRPr="000C74CD">
        <w:rPr>
          <w:rFonts w:ascii="Times New Roman" w:hAnsi="Times New Roman" w:cs="Times New Roman"/>
          <w:noProof/>
          <w:sz w:val="24"/>
          <w:szCs w:val="24"/>
        </w:rPr>
        <w:t>(Dwiputra and Ardiani, 2017)</w:t>
      </w:r>
      <w:r w:rsidR="003A6658" w:rsidRPr="000C74CD">
        <w:rPr>
          <w:rFonts w:ascii="Times New Roman" w:hAnsi="Times New Roman" w:cs="Times New Roman"/>
          <w:sz w:val="24"/>
          <w:szCs w:val="24"/>
        </w:rPr>
        <w:fldChar w:fldCharType="end"/>
      </w:r>
      <w:r w:rsidR="005C5AB1" w:rsidRPr="000C74CD">
        <w:rPr>
          <w:rFonts w:ascii="Times New Roman" w:hAnsi="Times New Roman" w:cs="Times New Roman"/>
          <w:i/>
          <w:sz w:val="24"/>
          <w:szCs w:val="24"/>
        </w:rPr>
        <w:t>.</w:t>
      </w:r>
    </w:p>
    <w:p w:rsidR="001A47F1" w:rsidRPr="000C74CD" w:rsidRDefault="001A47F1" w:rsidP="000C74CD">
      <w:pPr>
        <w:spacing w:line="360" w:lineRule="auto"/>
        <w:jc w:val="both"/>
        <w:rPr>
          <w:rFonts w:ascii="Times New Roman" w:hAnsi="Times New Roman" w:cs="Times New Roman"/>
          <w:sz w:val="24"/>
          <w:szCs w:val="24"/>
        </w:rPr>
      </w:pPr>
      <w:r w:rsidRPr="000C74CD">
        <w:rPr>
          <w:rFonts w:ascii="Times New Roman" w:hAnsi="Times New Roman" w:cs="Times New Roman"/>
          <w:sz w:val="24"/>
          <w:szCs w:val="24"/>
        </w:rPr>
        <w:tab/>
      </w:r>
      <w:r w:rsidR="002A077B" w:rsidRPr="000C74CD">
        <w:rPr>
          <w:rFonts w:ascii="Times New Roman" w:hAnsi="Times New Roman" w:cs="Times New Roman"/>
          <w:sz w:val="24"/>
          <w:szCs w:val="24"/>
        </w:rPr>
        <w:t>Keberadaan taman kota memiliki peran yang sangat penting. Dalam Undang-Undang Nomoer 26 Tahun 2007 menjelaskan bahwa, proporsi ruang terbuka hijau pada daerah perkotaan minimal harus berjumlah 30% sedangkan ruang terbuka hijau publik minimal 20% dari luas daerah kota ters</w:t>
      </w:r>
      <w:r w:rsidR="0066774F" w:rsidRPr="000C74CD">
        <w:rPr>
          <w:rFonts w:ascii="Times New Roman" w:hAnsi="Times New Roman" w:cs="Times New Roman"/>
          <w:sz w:val="24"/>
          <w:szCs w:val="24"/>
        </w:rPr>
        <w:t xml:space="preserve">ebut </w:t>
      </w:r>
      <w:r w:rsidR="0066774F" w:rsidRPr="000C74CD">
        <w:rPr>
          <w:rFonts w:ascii="Times New Roman" w:hAnsi="Times New Roman" w:cs="Times New Roman"/>
          <w:sz w:val="24"/>
          <w:szCs w:val="24"/>
        </w:rPr>
        <w:fldChar w:fldCharType="begin" w:fldLock="1"/>
      </w:r>
      <w:r w:rsidR="0066774F" w:rsidRPr="000C74CD">
        <w:rPr>
          <w:rFonts w:ascii="Times New Roman" w:hAnsi="Times New Roman" w:cs="Times New Roman"/>
          <w:sz w:val="24"/>
          <w:szCs w:val="24"/>
        </w:rPr>
        <w:instrText>ADDIN CSL_CITATION {"citationItems":[{"id":"ITEM-1","itemData":{"DOI":"10.17509/sosietas.v8i2.14597","ISSN":"2088-575X","abstract":"Tujuan penelitian ini adalah untuk mengetahui fungsi edukasi yang ada di Taman Patih Sampun Pemalang, dan untuk mengetahui tantangan pemanfaatan taman terkait dengan fungsi edukasinya tersebut. Penelitian ini menggunakan metode studi kasus, dengan teknik pengumpulan data observasi, wawancara, dan dokumentasi. Informan yang terlibat dalam penelitian ini berjumlah 24 orang dengan sebaran yang berasal dari kategori pengunjung, pengelola taman bacaan, petugas kebersihan dan parker, dan pemerintah setempat. Teknik analisis sata kualitatif yang dugunakan adalah model interaktif. Alat analisis yang digunakan adalah konsep ruang publik Habermas dan Carr. Hasil penelitian menunjukkan bahwa: 1) Terdapat beberapa fungsi edukasi di taman ini seperti edukasi lingkungan, sebagai tempat stimulan untuk meningkatkan minat baca masyarakat, dan sebagai ruang belajar alternatif, 2) Terdapat beberapa tantangan yang dihadapi seperti pengabaian larangan membuang sampah sembarangan oleh beberapa pengunjung, pengelola fasilitas membaca yang tidak rutin beroperasi, serta minimnya tempat teduh sebagai tempat yang sering digunakan untuk melakukan kegiatan belajar atau kerja kelompok.","author":[{"dropping-particle":"","family":"Rini","given":"Hartati Sulistyo","non-dropping-particle":"","parse-names":false,"suffix":""},{"dropping-particle":"","family":"Afriyani","given":"Rizki Wulan","non-dropping-particle":"","parse-names":false,"suffix":""}],"container-title":"Sosietas","id":"ITEM-1","issue":"2","issued":{"date-parts":[["2019"]]},"page":"543-547","title":"Fungsi Edukasi Taman Kota Patih Sampun Pemalang Sebagai Ruang Publik Bagi Masyarakat","type":"article-journal","volume":"8"},"uris":["http://www.mendeley.com/documents/?uuid=1c469fe9-4d70-401c-b5bd-9395373276c8"]}],"mendeley":{"formattedCitation":"(Rini and Afriyani, 2019)","plainTextFormattedCitation":"(Rini and Afriyani, 2019)","previouslyFormattedCitation":"(Rini and Afriyani, 2019)"},"properties":{"noteIndex":0},"schema":"https://github.com/citation-style-language/schema/raw/master/csl-citation.json"}</w:instrText>
      </w:r>
      <w:r w:rsidR="0066774F" w:rsidRPr="000C74CD">
        <w:rPr>
          <w:rFonts w:ascii="Times New Roman" w:hAnsi="Times New Roman" w:cs="Times New Roman"/>
          <w:sz w:val="24"/>
          <w:szCs w:val="24"/>
        </w:rPr>
        <w:fldChar w:fldCharType="separate"/>
      </w:r>
      <w:r w:rsidR="0066774F" w:rsidRPr="000C74CD">
        <w:rPr>
          <w:rFonts w:ascii="Times New Roman" w:hAnsi="Times New Roman" w:cs="Times New Roman"/>
          <w:noProof/>
          <w:sz w:val="24"/>
          <w:szCs w:val="24"/>
        </w:rPr>
        <w:t>(Rini and Afriyani, 2019)</w:t>
      </w:r>
      <w:r w:rsidR="0066774F" w:rsidRPr="000C74CD">
        <w:rPr>
          <w:rFonts w:ascii="Times New Roman" w:hAnsi="Times New Roman" w:cs="Times New Roman"/>
          <w:sz w:val="24"/>
          <w:szCs w:val="24"/>
        </w:rPr>
        <w:fldChar w:fldCharType="end"/>
      </w:r>
      <w:r w:rsidR="002A077B" w:rsidRPr="000C74CD">
        <w:rPr>
          <w:rFonts w:ascii="Times New Roman" w:hAnsi="Times New Roman" w:cs="Times New Roman"/>
          <w:i/>
          <w:sz w:val="24"/>
          <w:szCs w:val="24"/>
        </w:rPr>
        <w:t>.</w:t>
      </w:r>
      <w:r w:rsidR="002A077B" w:rsidRPr="000C74CD">
        <w:rPr>
          <w:rFonts w:ascii="Times New Roman" w:hAnsi="Times New Roman" w:cs="Times New Roman"/>
          <w:sz w:val="24"/>
          <w:szCs w:val="24"/>
        </w:rPr>
        <w:t xml:space="preserve"> Taman yang ada di pusat kota menjadi salah satu ruang publik yang diatur dan dikelola oleh pemerintah pusat. Untuk itu beberapa aturan yang harus dipatuhi oleh masyarakat baik itu pengunjung dalam kota ataupun diluar kota tersebut. </w:t>
      </w:r>
      <w:r w:rsidR="00D64BC7" w:rsidRPr="000C74CD">
        <w:rPr>
          <w:rFonts w:ascii="Times New Roman" w:hAnsi="Times New Roman" w:cs="Times New Roman"/>
          <w:sz w:val="24"/>
          <w:szCs w:val="24"/>
        </w:rPr>
        <w:t xml:space="preserve">Oleh karena itu tidak jarang pemerintah kota memberikan denda terhadap masyarakat yang merusak fasilitas di Taman Kota. Pemerintah kota membangun taman kota untuk masyarakat, meninjau agar masyarakat tetap menjaga kebersihan dan keindahan. </w:t>
      </w:r>
    </w:p>
    <w:p w:rsidR="008609E7" w:rsidRPr="000C74CD" w:rsidRDefault="0066774F" w:rsidP="000C74CD">
      <w:pPr>
        <w:spacing w:line="360" w:lineRule="auto"/>
        <w:ind w:firstLine="720"/>
        <w:jc w:val="both"/>
        <w:rPr>
          <w:rFonts w:ascii="Times New Roman" w:hAnsi="Times New Roman" w:cs="Times New Roman"/>
          <w:sz w:val="24"/>
          <w:szCs w:val="24"/>
        </w:rPr>
      </w:pPr>
      <w:r w:rsidRPr="000C74CD">
        <w:rPr>
          <w:rFonts w:ascii="Times New Roman" w:hAnsi="Times New Roman" w:cs="Times New Roman"/>
          <w:sz w:val="24"/>
          <w:szCs w:val="24"/>
        </w:rPr>
        <w:t>Denga</w:t>
      </w:r>
      <w:r w:rsidR="008609E7" w:rsidRPr="000C74CD">
        <w:rPr>
          <w:rFonts w:ascii="Times New Roman" w:hAnsi="Times New Roman" w:cs="Times New Roman"/>
          <w:sz w:val="24"/>
          <w:szCs w:val="24"/>
        </w:rPr>
        <w:t xml:space="preserve">n mendukung kualitas lingkungan taman yang baik, maka diperlukan suatu konsep yang direncanakan. Taman Kota memiliki peran yang dapat memberikan kesehatan, kesejahteraan, dan </w:t>
      </w:r>
      <w:r w:rsidR="008609E7" w:rsidRPr="000C74CD">
        <w:rPr>
          <w:rFonts w:ascii="Times New Roman" w:hAnsi="Times New Roman" w:cs="Times New Roman"/>
          <w:sz w:val="24"/>
          <w:szCs w:val="24"/>
        </w:rPr>
        <w:lastRenderedPageBreak/>
        <w:t xml:space="preserve">edukasi bagi masyarakat. Dalam merencanakan Taman kota diperlukan komponen penting. Hal ini bertujuan agar Taman Kota dapat layak dan memadai digunakan oleh masyarakat. Sebab, Taman Kota menjadi fasilitas umum yang semestinya dapat memberikan manfaat sebanyak-banyak kepada masyarakat. Adapun benda yang diperlukan di dalam taman seperti, bangku, wastafel, ayunan, dan sebagainya. Benda tersebut diperlukan guna menunjang prasarana yang terdapat di Taman. Jika tidak ada, maka masyarakat akan merasa ada yang kurang dan enggan mengunjungi. Oleh karena itu, adanya konsep perencanaan Taman sebagai ruang terbuka hijau yang didalamnya terdapat fungsi utama dan fungsi tambahan. Fungsi utama, yaitu peran Taman Kota yang berhubungan dengan ekologis. Fungsi tambahan yaitu, peran Taman Kota sebagai peran atisektural, peran ekonomi, dan peran sosial </w:t>
      </w:r>
      <w:r w:rsidRPr="000C74CD">
        <w:rPr>
          <w:rFonts w:ascii="Times New Roman" w:hAnsi="Times New Roman" w:cs="Times New Roman"/>
          <w:sz w:val="24"/>
          <w:szCs w:val="24"/>
        </w:rPr>
        <w:fldChar w:fldCharType="begin" w:fldLock="1"/>
      </w:r>
      <w:r w:rsidRPr="000C74CD">
        <w:rPr>
          <w:rFonts w:ascii="Times New Roman" w:hAnsi="Times New Roman" w:cs="Times New Roman"/>
          <w:sz w:val="24"/>
          <w:szCs w:val="24"/>
        </w:rPr>
        <w:instrText>ADDIN CSL_CITATION {"citationItems":[{"id":"ITEM-1","itemData":{"DOI":"10.30822/artk.v2i2.150","ISSN":"2541-0598","abstract":"Taman Nostalgia Kota Kupang menjadi salah satu ciri kota Kupang sebagai satu-satunya taman yang cukup representatif di kawasan Kota Kupang. Namun jiwa tempat merupakan kekuatan nonfisik yang mampu membentuk kesan dalam kota. Apakah taman Nostalgia berhasil memberi makna sebagaimana konsep awal perencanaan dan pembangunannya guna membawa manfaat yang luas bagi Kota Kupang dan warganya. Oleh karena itu, tujuan penelitian ini adalah untuk mengetahui sejauh mana pemanfaatan taman Nostalgia sebagai ruang publik dan bagaimana maknanya bagi warga kota. Penelitian ini dilakukan dengan metode deskriptif kualitatif. Pengamatan dilakukan diruang taman pada waktu-waktu yang telah ditentukan untuk mendapatkan gambaran pola pemanfaatannya. Adapun hasil penelitian menunjukkan bahwa pemanfaatan ruang terbuka publik taman Nostalgia masih belum maksimal sesuai konsep awal, dimana tujuan pemanfaatan taman pada skala yang lebih besar belum tercapai ditandai dengan belum berhasilnya upaya menjadikan taman sebagai paru-paru kota/hutan kota dan belum memberi makna yang demokratis bagi pengunjung taman sebagai ruang terbuka publik yang bebas dan bisa diakses oleh semua warga terutama oleh pengunjung lanjut usia dan balita.Kata kunci: pemaknaan, ruang terbuka publik, taman nostalgia Title: The Meaning of Public Space of Kupang City Nostalgia Park Kupang City Nostalgia Park became one of the characteristics of the city where the park is located in the city center and became the only representative representative park in the city of Kupang. But the soul is unreliable. Is Nostalgic Park able to give meaning to the initial concept of planning and development in order to provide broad benefits for the city of Kupang and its citizens. Therefore, the purpose of the study is to know the extent to which Nostalgia parks as a public space and how its meaning for the citizens of the city. This research was conducted by qualitative descriptive method. Observations were made in the park room at predetermined times to get an overview of the utilization pattern. The results show that the utilization of open space Nostalgia public park is still not maximized according to the initial concept, where the purpose of utilization of the park on a larger scale has not been integrated with the unsuccessful efforts to make the park as the lung of the city / forest city and has not given a democratic meaning to visitors park as a public open space that can be accessed by the visitors. Keywords: meaning, …","author":[{"dropping-particle":"","family":"Liem","given":"Yoseph","non-dropping-particle":"","parse-names":false,"suffix":""},{"dropping-particle":"","family":"Lake","given":"Reginaldo Christophori","non-dropping-particle":"","parse-names":false,"suffix":""}],"container-title":"ARTEKS, Jurnal Teknik Arsitektur","id":"ITEM-1","issue":"2","issued":{"date-parts":[["2018"]]},"page":"149","title":"Pemaknaan Ruang Terbuka Publik Taman Nostalgia Kota Kupang","type":"article-journal","volume":"2"},"uris":["http://www.mendeley.com/documents/?uuid=d3af8336-6c6c-4954-a04f-02884ac14bf2"]}],"mendeley":{"formattedCitation":"(Liem and Lake, 2018)","plainTextFormattedCitation":"(Liem and Lake, 2018)","previouslyFormattedCitation":"(Liem and Lake, 2018)"},"properties":{"noteIndex":0},"schema":"https://github.com/citation-style-language/schema/raw/master/csl-citation.json"}</w:instrText>
      </w:r>
      <w:r w:rsidRPr="000C74CD">
        <w:rPr>
          <w:rFonts w:ascii="Times New Roman" w:hAnsi="Times New Roman" w:cs="Times New Roman"/>
          <w:sz w:val="24"/>
          <w:szCs w:val="24"/>
        </w:rPr>
        <w:fldChar w:fldCharType="separate"/>
      </w:r>
      <w:r w:rsidRPr="000C74CD">
        <w:rPr>
          <w:rFonts w:ascii="Times New Roman" w:hAnsi="Times New Roman" w:cs="Times New Roman"/>
          <w:noProof/>
          <w:sz w:val="24"/>
          <w:szCs w:val="24"/>
        </w:rPr>
        <w:t>(Liem and Lake, 2018)</w:t>
      </w:r>
      <w:r w:rsidRPr="000C74CD">
        <w:rPr>
          <w:rFonts w:ascii="Times New Roman" w:hAnsi="Times New Roman" w:cs="Times New Roman"/>
          <w:sz w:val="24"/>
          <w:szCs w:val="24"/>
        </w:rPr>
        <w:fldChar w:fldCharType="end"/>
      </w:r>
      <w:r w:rsidR="008609E7" w:rsidRPr="000C74CD">
        <w:rPr>
          <w:rFonts w:ascii="Times New Roman" w:hAnsi="Times New Roman" w:cs="Times New Roman"/>
          <w:i/>
          <w:sz w:val="24"/>
          <w:szCs w:val="24"/>
        </w:rPr>
        <w:t>.</w:t>
      </w:r>
      <w:r w:rsidR="008609E7" w:rsidRPr="000C74CD">
        <w:rPr>
          <w:rFonts w:ascii="Times New Roman" w:hAnsi="Times New Roman" w:cs="Times New Roman"/>
          <w:sz w:val="24"/>
          <w:szCs w:val="24"/>
        </w:rPr>
        <w:t xml:space="preserve"> </w:t>
      </w:r>
    </w:p>
    <w:p w:rsidR="00D64BC7" w:rsidRPr="000C74CD" w:rsidRDefault="00D60CD5" w:rsidP="000C74CD">
      <w:pPr>
        <w:spacing w:line="360" w:lineRule="auto"/>
        <w:ind w:firstLine="720"/>
        <w:jc w:val="both"/>
        <w:rPr>
          <w:rFonts w:ascii="Times New Roman" w:hAnsi="Times New Roman" w:cs="Times New Roman"/>
          <w:sz w:val="24"/>
          <w:szCs w:val="24"/>
        </w:rPr>
      </w:pPr>
      <w:r w:rsidRPr="000C74CD">
        <w:rPr>
          <w:rFonts w:ascii="Times New Roman" w:hAnsi="Times New Roman" w:cs="Times New Roman"/>
          <w:sz w:val="24"/>
          <w:szCs w:val="24"/>
        </w:rPr>
        <w:t>Pembangunan Taman Kota menjadi bagian yang pe</w:t>
      </w:r>
      <w:r w:rsidR="00FC1D81" w:rsidRPr="000C74CD">
        <w:rPr>
          <w:rFonts w:ascii="Times New Roman" w:hAnsi="Times New Roman" w:cs="Times New Roman"/>
          <w:sz w:val="24"/>
          <w:szCs w:val="24"/>
        </w:rPr>
        <w:t>rlu dipikirkan oleh pemerintah k</w:t>
      </w:r>
      <w:r w:rsidRPr="000C74CD">
        <w:rPr>
          <w:rFonts w:ascii="Times New Roman" w:hAnsi="Times New Roman" w:cs="Times New Roman"/>
          <w:sz w:val="24"/>
          <w:szCs w:val="24"/>
        </w:rPr>
        <w:t xml:space="preserve">ota. Sebab, adanya pembangunan menjadi suatu tanda kepercayaan pada pemerintah dalam memajukan wilayahnya. Oleh karena itu, </w:t>
      </w:r>
      <w:r w:rsidRPr="000C74CD">
        <w:rPr>
          <w:rFonts w:ascii="Times New Roman" w:hAnsi="Times New Roman" w:cs="Times New Roman"/>
          <w:sz w:val="24"/>
          <w:szCs w:val="24"/>
        </w:rPr>
        <w:lastRenderedPageBreak/>
        <w:t xml:space="preserve">sebelum membangun ruang publik pemerintah akan melakukan perancangan kota. Perancangan kota dianggap sebagai suatu bagian dalam proses merencakan kota yang berhubungan dengan kualitas fisik di lingkungan. Kualitas fisik ini dipandang dengan melihat lahan, bentuk, sirkulasi, jalan, dan sebagainya </w:t>
      </w:r>
      <w:r w:rsidR="0066774F" w:rsidRPr="000C74CD">
        <w:rPr>
          <w:rFonts w:ascii="Times New Roman" w:hAnsi="Times New Roman" w:cs="Times New Roman"/>
          <w:sz w:val="24"/>
          <w:szCs w:val="24"/>
        </w:rPr>
        <w:fldChar w:fldCharType="begin" w:fldLock="1"/>
      </w:r>
      <w:r w:rsidR="0066774F" w:rsidRPr="000C74CD">
        <w:rPr>
          <w:rFonts w:ascii="Times New Roman" w:hAnsi="Times New Roman" w:cs="Times New Roman"/>
          <w:sz w:val="24"/>
          <w:szCs w:val="24"/>
        </w:rPr>
        <w:instrText>ADDIN CSL_CITATION {"citationItems":[{"id":"ITEM-1","itemData":{"ISSN":"2338-6592","abstract":"The development concept of City Parks in Bandung has been forgotten, due to the lack of green space availabity that houses the citizen to do social activities. The existence of Public Open Space is important as complementary elements of a city that serves as the lungs of the city. In the Dutch colonial era, Bandung City's Governments applies Garden City concept that intended to anticipate the rapid development of Bandung City in the future, one of which is Ganesha Park. Ganesha Park was built to commemorate the services of a prominent founder of ITB, Dr. Ir. A.W. Ijzerman, so the formarly name was \"Ijzerman Park.\" The park was designed aesthetically, not only to absorb pollution, but also as the beauty of the city to give freshness in daily routine. Ganesha Park currently function as Public Open Space in which the beauty and comfort makes many visitors come to the park to do various activities. This study will observes functions and activities that happen in Ganesha Park that can support acivities of people around. This Public Open Space has important role for the citizen of Bandung in particular, because this POS serves as a place that can be physically and visually accessible by people, so people's various activities can be done at the Park.","author":[{"dropping-particle":"","family":"Kustianingrum","given":"Dwi","non-dropping-particle":"","parse-names":false,"suffix":""},{"dropping-particle":"","family":"Sukarya","given":"Angga Kusumah","non-dropping-particle":"","parse-names":false,"suffix":""},{"dropping-particle":"","family":"Nugraha","given":"Rifan Athariq","non-dropping-particle":"","parse-names":false,"suffix":""},{"dropping-particle":"","family":"Tyagarga","given":"Frandedi Rachadi","non-dropping-particle":"","parse-names":false,"suffix":""}],"container-title":"Jurnal Reka Karsa","id":"ITEM-1","issue":"2","issued":{"date-parts":[["2013"]]},"page":"1-14","title":"Fungsi dan Aktifitas Taman Ganesha Sebagai Ruang Publik di Kota Bandung","type":"article-journal","volume":"1"},"uris":["http://www.mendeley.com/documents/?uuid=98bfc4a3-28d8-4b4d-b932-d6c2d8e72800"]}],"mendeley":{"formattedCitation":"(Kustianingrum &lt;i&gt;et al.&lt;/i&gt;, 2013)","plainTextFormattedCitation":"(Kustianingrum et al., 2013)","previouslyFormattedCitation":"(Kustianingrum &lt;i&gt;et al.&lt;/i&gt;, 2013)"},"properties":{"noteIndex":0},"schema":"https://github.com/citation-style-language/schema/raw/master/csl-citation.json"}</w:instrText>
      </w:r>
      <w:r w:rsidR="0066774F" w:rsidRPr="000C74CD">
        <w:rPr>
          <w:rFonts w:ascii="Times New Roman" w:hAnsi="Times New Roman" w:cs="Times New Roman"/>
          <w:sz w:val="24"/>
          <w:szCs w:val="24"/>
        </w:rPr>
        <w:fldChar w:fldCharType="separate"/>
      </w:r>
      <w:r w:rsidR="0066774F" w:rsidRPr="000C74CD">
        <w:rPr>
          <w:rFonts w:ascii="Times New Roman" w:hAnsi="Times New Roman" w:cs="Times New Roman"/>
          <w:noProof/>
          <w:sz w:val="24"/>
          <w:szCs w:val="24"/>
        </w:rPr>
        <w:t xml:space="preserve">(Kustianingrum </w:t>
      </w:r>
      <w:r w:rsidR="0066774F" w:rsidRPr="000C74CD">
        <w:rPr>
          <w:rFonts w:ascii="Times New Roman" w:hAnsi="Times New Roman" w:cs="Times New Roman"/>
          <w:i/>
          <w:noProof/>
          <w:sz w:val="24"/>
          <w:szCs w:val="24"/>
        </w:rPr>
        <w:t>et al.</w:t>
      </w:r>
      <w:r w:rsidR="0066774F" w:rsidRPr="000C74CD">
        <w:rPr>
          <w:rFonts w:ascii="Times New Roman" w:hAnsi="Times New Roman" w:cs="Times New Roman"/>
          <w:noProof/>
          <w:sz w:val="24"/>
          <w:szCs w:val="24"/>
        </w:rPr>
        <w:t>, 2013)</w:t>
      </w:r>
      <w:r w:rsidR="0066774F" w:rsidRPr="000C74CD">
        <w:rPr>
          <w:rFonts w:ascii="Times New Roman" w:hAnsi="Times New Roman" w:cs="Times New Roman"/>
          <w:sz w:val="24"/>
          <w:szCs w:val="24"/>
        </w:rPr>
        <w:fldChar w:fldCharType="end"/>
      </w:r>
      <w:r w:rsidRPr="000C74CD">
        <w:rPr>
          <w:rFonts w:ascii="Times New Roman" w:hAnsi="Times New Roman" w:cs="Times New Roman"/>
          <w:sz w:val="24"/>
          <w:szCs w:val="24"/>
        </w:rPr>
        <w:t xml:space="preserve">. Tujuannya, agar Taman Kota mudah dijangkau dan digunakan oleh anak-anak, remaja, dewasan dan lansia. Dalam meningkatkan kualitas Taman Kota, biasanya pemerintah akan memberlakukan aturan kebersihan secara ketat kepada masyarakat. Sebab, masih banyak masyarakat yang masih memiliki kebiasaan buruk mengenai kebersihan lingkungan. </w:t>
      </w:r>
    </w:p>
    <w:p w:rsidR="008F0D89" w:rsidRPr="000C74CD" w:rsidRDefault="008F0D89" w:rsidP="000C74CD">
      <w:pPr>
        <w:spacing w:line="360" w:lineRule="auto"/>
        <w:ind w:firstLine="720"/>
        <w:jc w:val="both"/>
        <w:rPr>
          <w:rFonts w:ascii="Times New Roman" w:hAnsi="Times New Roman" w:cs="Times New Roman"/>
          <w:sz w:val="24"/>
          <w:szCs w:val="24"/>
        </w:rPr>
      </w:pPr>
      <w:r w:rsidRPr="000C74CD">
        <w:rPr>
          <w:rFonts w:ascii="Times New Roman" w:hAnsi="Times New Roman" w:cs="Times New Roman"/>
          <w:sz w:val="24"/>
          <w:szCs w:val="24"/>
        </w:rPr>
        <w:t xml:space="preserve">Biasanya Taman Kota dibangun diatas lahan kosong atau bekas lahan yang dialih fungsi. Banyak sekali lahan yang tidak terawat disulap menjadi Taman yang indah. Kebiasaan masyarakat kota yang tidak memiliki lahan menjadikan lahan kosong untuk membuang sampah. Hal inilah yang menjadikan pemerintah kota selalu merencanakan penata ulang. Ketika disulap menjadi Taman, maka tidak jarang masyarakat akan berbondong-bondong menggunakan Taman Kota disetiap </w:t>
      </w:r>
      <w:r w:rsidRPr="000C74CD">
        <w:rPr>
          <w:rFonts w:ascii="Times New Roman" w:hAnsi="Times New Roman" w:cs="Times New Roman"/>
          <w:sz w:val="24"/>
          <w:szCs w:val="24"/>
        </w:rPr>
        <w:lastRenderedPageBreak/>
        <w:t xml:space="preserve">aktivitasnya. </w:t>
      </w:r>
      <w:r w:rsidR="007A31C8" w:rsidRPr="000C74CD">
        <w:rPr>
          <w:rFonts w:ascii="Times New Roman" w:hAnsi="Times New Roman" w:cs="Times New Roman"/>
          <w:sz w:val="24"/>
          <w:szCs w:val="24"/>
        </w:rPr>
        <w:t>Adanya Taman Kota menjadikan bentuk bagi interakasi antar masyarakat. Sebab, Taman Kota di dalamnya dapat digunakan untuk berbagai kegiatan serta interaksi sosial y</w:t>
      </w:r>
      <w:r w:rsidR="0066774F" w:rsidRPr="000C74CD">
        <w:rPr>
          <w:rFonts w:ascii="Times New Roman" w:hAnsi="Times New Roman" w:cs="Times New Roman"/>
          <w:sz w:val="24"/>
          <w:szCs w:val="24"/>
        </w:rPr>
        <w:t xml:space="preserve">ang dilakukan diruang publik </w:t>
      </w:r>
      <w:r w:rsidR="0066774F" w:rsidRPr="000C74CD">
        <w:rPr>
          <w:rFonts w:ascii="Times New Roman" w:hAnsi="Times New Roman" w:cs="Times New Roman"/>
          <w:sz w:val="24"/>
          <w:szCs w:val="24"/>
        </w:rPr>
        <w:fldChar w:fldCharType="begin" w:fldLock="1"/>
      </w:r>
      <w:r w:rsidR="0066774F" w:rsidRPr="000C74CD">
        <w:rPr>
          <w:rFonts w:ascii="Times New Roman" w:hAnsi="Times New Roman" w:cs="Times New Roman"/>
          <w:sz w:val="24"/>
          <w:szCs w:val="24"/>
        </w:rPr>
        <w:instrText>ADDIN CSL_CITATION {"citationItems":[{"id":"ITEM-1","itemData":{"abstract":"Bentangan kepulauan Indonesia dari Sabang hingga Merauke memberikan kekayaan yang luar biasa untuk negeri ini. Indonesia tidak saja kaya akan sumber daya alamnya yang melimpah dan beragam jenis, tetapi juga sumber daya manusia yang merupakan aset untuk …","author":[{"dropping-particle":"","family":"Gani","given":"Rita","non-dropping-particle":"","parse-names":false,"suffix":""}],"container-title":"Jurnal Signal Unswagati Cirebon","id":"ITEM-1","issue":"1","issued":{"date-parts":[["2017"]]},"page":"1-11","title":"TAMAN KOTA SEBAGAI MODAL SOSIAL DAN INTERAKSI MASYARAKAT KOTA BANDUNG Rita Gani","type":"article-journal","volume":"5"},"uris":["http://www.mendeley.com/documents/?uuid=ab238499-5f00-4d12-ae63-1dd275b98a80"]}],"mendeley":{"formattedCitation":"(Gani, 2017)","plainTextFormattedCitation":"(Gani, 2017)","previouslyFormattedCitation":"(Gani, 2017)"},"properties":{"noteIndex":0},"schema":"https://github.com/citation-style-language/schema/raw/master/csl-citation.json"}</w:instrText>
      </w:r>
      <w:r w:rsidR="0066774F" w:rsidRPr="000C74CD">
        <w:rPr>
          <w:rFonts w:ascii="Times New Roman" w:hAnsi="Times New Roman" w:cs="Times New Roman"/>
          <w:sz w:val="24"/>
          <w:szCs w:val="24"/>
        </w:rPr>
        <w:fldChar w:fldCharType="separate"/>
      </w:r>
      <w:r w:rsidR="0066774F" w:rsidRPr="000C74CD">
        <w:rPr>
          <w:rFonts w:ascii="Times New Roman" w:hAnsi="Times New Roman" w:cs="Times New Roman"/>
          <w:noProof/>
          <w:sz w:val="24"/>
          <w:szCs w:val="24"/>
        </w:rPr>
        <w:t>(Gani, 2017)</w:t>
      </w:r>
      <w:r w:rsidR="0066774F" w:rsidRPr="000C74CD">
        <w:rPr>
          <w:rFonts w:ascii="Times New Roman" w:hAnsi="Times New Roman" w:cs="Times New Roman"/>
          <w:sz w:val="24"/>
          <w:szCs w:val="24"/>
        </w:rPr>
        <w:fldChar w:fldCharType="end"/>
      </w:r>
      <w:r w:rsidR="007A31C8" w:rsidRPr="000C74CD">
        <w:rPr>
          <w:rFonts w:ascii="Times New Roman" w:hAnsi="Times New Roman" w:cs="Times New Roman"/>
          <w:sz w:val="24"/>
          <w:szCs w:val="24"/>
        </w:rPr>
        <w:t xml:space="preserve">. Seringkali dijumpai individu tidak akan datang sendiri ke Taman Kota, melainkan mengajak teman, keluarga ataupun sebagainya. Hal ini memperlihatkan makna Taman Kota sebagai perwujudan adanya interasksi. </w:t>
      </w:r>
    </w:p>
    <w:p w:rsidR="00381D3C" w:rsidRPr="000C74CD" w:rsidRDefault="00E743AF" w:rsidP="000C74CD">
      <w:pPr>
        <w:spacing w:line="360" w:lineRule="auto"/>
        <w:ind w:firstLine="720"/>
        <w:jc w:val="both"/>
        <w:rPr>
          <w:rFonts w:ascii="Times New Roman" w:hAnsi="Times New Roman" w:cs="Times New Roman"/>
          <w:sz w:val="24"/>
          <w:szCs w:val="24"/>
        </w:rPr>
      </w:pPr>
      <w:r w:rsidRPr="000C74CD">
        <w:rPr>
          <w:rFonts w:ascii="Times New Roman" w:hAnsi="Times New Roman" w:cs="Times New Roman"/>
          <w:sz w:val="24"/>
          <w:szCs w:val="24"/>
        </w:rPr>
        <w:t xml:space="preserve">Di Kota Sidoarjo, terdapat Taman Kota yang berlokasi di pusat kota. Keberadaan Taman tersebut memiliki daya tarik tersendiri. Sebab, melambangkan suatu </w:t>
      </w:r>
      <w:r w:rsidR="003A4277" w:rsidRPr="000C74CD">
        <w:rPr>
          <w:rFonts w:ascii="Times New Roman" w:hAnsi="Times New Roman" w:cs="Times New Roman"/>
          <w:sz w:val="24"/>
          <w:szCs w:val="24"/>
        </w:rPr>
        <w:t xml:space="preserve">kehidupan yang ada diperkotaan. Taman Kota ini terdapat dua, yakni Taman Tanjung Puri dan Taman Abhirama. Taman Tanjung Puri terletak di pinggir perbatasan Kota, sedangkan Taman Abhirama terletak ditengah pusat Kota. Taman Abhirama, merupakan salah satu Taman yang masih terbilang baru. </w:t>
      </w:r>
      <w:r w:rsidR="008F7AEA" w:rsidRPr="000C74CD">
        <w:rPr>
          <w:rFonts w:ascii="Times New Roman" w:hAnsi="Times New Roman" w:cs="Times New Roman"/>
          <w:sz w:val="24"/>
          <w:szCs w:val="24"/>
        </w:rPr>
        <w:t xml:space="preserve">Taman ini </w:t>
      </w:r>
      <w:r w:rsidR="00881D99" w:rsidRPr="000C74CD">
        <w:rPr>
          <w:rFonts w:ascii="Times New Roman" w:hAnsi="Times New Roman" w:cs="Times New Roman"/>
          <w:sz w:val="24"/>
          <w:szCs w:val="24"/>
        </w:rPr>
        <w:t xml:space="preserve">berada di lokasi </w:t>
      </w:r>
      <w:r w:rsidR="008F7AEA" w:rsidRPr="000C74CD">
        <w:rPr>
          <w:rFonts w:ascii="Times New Roman" w:hAnsi="Times New Roman" w:cs="Times New Roman"/>
          <w:sz w:val="24"/>
          <w:szCs w:val="24"/>
        </w:rPr>
        <w:t xml:space="preserve">Jalan Ponti, </w:t>
      </w:r>
      <w:r w:rsidR="000F307B" w:rsidRPr="000C74CD">
        <w:rPr>
          <w:rFonts w:ascii="Times New Roman" w:hAnsi="Times New Roman" w:cs="Times New Roman"/>
          <w:sz w:val="24"/>
          <w:szCs w:val="24"/>
        </w:rPr>
        <w:t xml:space="preserve">Kecamatan Buduran, Kabupaten Sidoarjo. </w:t>
      </w:r>
      <w:r w:rsidR="00AB3A6D" w:rsidRPr="000C74CD">
        <w:rPr>
          <w:rFonts w:ascii="Times New Roman" w:hAnsi="Times New Roman" w:cs="Times New Roman"/>
          <w:sz w:val="24"/>
          <w:szCs w:val="24"/>
        </w:rPr>
        <w:t>Taman ini dibangun diatas lahan kosong yang tidak terurus sebelumnya. Lahan tersebut biasanya digunakan oleh m</w:t>
      </w:r>
      <w:r w:rsidR="00B00B0F" w:rsidRPr="000C74CD">
        <w:rPr>
          <w:rFonts w:ascii="Times New Roman" w:hAnsi="Times New Roman" w:cs="Times New Roman"/>
          <w:sz w:val="24"/>
          <w:szCs w:val="24"/>
        </w:rPr>
        <w:t xml:space="preserve">asyarakat untuk membuang sampah. </w:t>
      </w:r>
      <w:r w:rsidR="00881D99" w:rsidRPr="000C74CD">
        <w:rPr>
          <w:rFonts w:ascii="Times New Roman" w:hAnsi="Times New Roman" w:cs="Times New Roman"/>
          <w:sz w:val="24"/>
          <w:szCs w:val="24"/>
        </w:rPr>
        <w:t xml:space="preserve">Namun kini telah disulap menjadi Taman </w:t>
      </w:r>
      <w:r w:rsidR="00881D99" w:rsidRPr="000C74CD">
        <w:rPr>
          <w:rFonts w:ascii="Times New Roman" w:hAnsi="Times New Roman" w:cs="Times New Roman"/>
          <w:sz w:val="24"/>
          <w:szCs w:val="24"/>
        </w:rPr>
        <w:lastRenderedPageBreak/>
        <w:t xml:space="preserve">Kota yang memiliki keindahan disetiap sudutnya. </w:t>
      </w:r>
    </w:p>
    <w:p w:rsidR="00881D99" w:rsidRPr="000C74CD" w:rsidRDefault="00881D99" w:rsidP="000C74CD">
      <w:pPr>
        <w:spacing w:line="360" w:lineRule="auto"/>
        <w:ind w:firstLine="720"/>
        <w:jc w:val="both"/>
        <w:rPr>
          <w:rFonts w:ascii="Times New Roman" w:hAnsi="Times New Roman" w:cs="Times New Roman"/>
          <w:sz w:val="24"/>
          <w:szCs w:val="24"/>
        </w:rPr>
      </w:pPr>
      <w:r w:rsidRPr="000C74CD">
        <w:rPr>
          <w:rFonts w:ascii="Times New Roman" w:hAnsi="Times New Roman" w:cs="Times New Roman"/>
          <w:sz w:val="24"/>
          <w:szCs w:val="24"/>
        </w:rPr>
        <w:t xml:space="preserve">Oleh karena itu, rumusan </w:t>
      </w:r>
      <w:r w:rsidR="004746B6" w:rsidRPr="000C74CD">
        <w:rPr>
          <w:rFonts w:ascii="Times New Roman" w:hAnsi="Times New Roman" w:cs="Times New Roman"/>
          <w:sz w:val="24"/>
          <w:szCs w:val="24"/>
        </w:rPr>
        <w:t>masalah penelitian ini adalah “</w:t>
      </w:r>
      <w:r w:rsidR="00C53027">
        <w:rPr>
          <w:rFonts w:ascii="Times New Roman" w:hAnsi="Times New Roman" w:cs="Times New Roman"/>
          <w:sz w:val="24"/>
          <w:szCs w:val="24"/>
        </w:rPr>
        <w:t>P</w:t>
      </w:r>
      <w:r w:rsidR="004746B6" w:rsidRPr="000C74CD">
        <w:rPr>
          <w:rFonts w:ascii="Times New Roman" w:hAnsi="Times New Roman" w:cs="Times New Roman"/>
          <w:sz w:val="24"/>
          <w:szCs w:val="24"/>
        </w:rPr>
        <w:t>embangunan taman kota seb</w:t>
      </w:r>
      <w:r w:rsidR="007F2CB8">
        <w:rPr>
          <w:rFonts w:ascii="Times New Roman" w:hAnsi="Times New Roman" w:cs="Times New Roman"/>
          <w:sz w:val="24"/>
          <w:szCs w:val="24"/>
        </w:rPr>
        <w:t>agai ruang interaksi</w:t>
      </w:r>
      <w:r w:rsidR="00D1407B" w:rsidRPr="000C74CD">
        <w:rPr>
          <w:rFonts w:ascii="Times New Roman" w:hAnsi="Times New Roman" w:cs="Times New Roman"/>
          <w:sz w:val="24"/>
          <w:szCs w:val="24"/>
        </w:rPr>
        <w:t xml:space="preserve"> bagi Sidoarjo?” Peneliti bertujuan untuk menganalisis mengenai pembangunan</w:t>
      </w:r>
      <w:r w:rsidR="007F2CB8">
        <w:rPr>
          <w:rFonts w:ascii="Times New Roman" w:hAnsi="Times New Roman" w:cs="Times New Roman"/>
          <w:sz w:val="24"/>
          <w:szCs w:val="24"/>
        </w:rPr>
        <w:t xml:space="preserve"> Taman Kota sebagai ruang interaksi</w:t>
      </w:r>
      <w:r w:rsidR="00D1407B" w:rsidRPr="000C74CD">
        <w:rPr>
          <w:rFonts w:ascii="Times New Roman" w:hAnsi="Times New Roman" w:cs="Times New Roman"/>
          <w:sz w:val="24"/>
          <w:szCs w:val="24"/>
        </w:rPr>
        <w:t xml:space="preserve"> bagi masyarakat Sidoarjo. </w:t>
      </w:r>
      <w:r w:rsidR="00C5629E" w:rsidRPr="000C74CD">
        <w:rPr>
          <w:rFonts w:ascii="Times New Roman" w:hAnsi="Times New Roman" w:cs="Times New Roman"/>
          <w:sz w:val="24"/>
          <w:szCs w:val="24"/>
        </w:rPr>
        <w:t>Sebelumnya penelitian ini pernah diteliti dengan judul “Fungsi Taman Kota Sebagai Ruang Publik (Studi Di Taman Merdeka Kota Metro</w:t>
      </w:r>
      <w:r w:rsidR="0066774F" w:rsidRPr="000C74CD">
        <w:rPr>
          <w:rFonts w:ascii="Times New Roman" w:hAnsi="Times New Roman" w:cs="Times New Roman"/>
          <w:sz w:val="24"/>
          <w:szCs w:val="24"/>
        </w:rPr>
        <w:t>)</w:t>
      </w:r>
      <w:r w:rsidR="00C5629E" w:rsidRPr="000C74CD">
        <w:rPr>
          <w:rFonts w:ascii="Times New Roman" w:hAnsi="Times New Roman" w:cs="Times New Roman"/>
          <w:sz w:val="24"/>
          <w:szCs w:val="24"/>
        </w:rPr>
        <w:t xml:space="preserve">” oleh Eva Etningsih. Penelitian ini menekankan pada indikator fungsi dan taman merdeka dengan meggunakan metode kualitatif. Hasilnya, Taman Merdeka memiliki berbagai fungsi diantaranya fungsi ekonomi, fungsi wahana interaksi dan sebagainya. </w:t>
      </w:r>
    </w:p>
    <w:p w:rsidR="00C53027" w:rsidRDefault="00C5629E" w:rsidP="000C74CD">
      <w:pPr>
        <w:spacing w:line="360" w:lineRule="auto"/>
        <w:ind w:firstLine="720"/>
        <w:jc w:val="both"/>
        <w:rPr>
          <w:rFonts w:ascii="Times New Roman" w:hAnsi="Times New Roman" w:cs="Times New Roman"/>
          <w:sz w:val="24"/>
          <w:szCs w:val="24"/>
        </w:rPr>
      </w:pPr>
      <w:r w:rsidRPr="000C74CD">
        <w:rPr>
          <w:rFonts w:ascii="Times New Roman" w:hAnsi="Times New Roman" w:cs="Times New Roman"/>
          <w:sz w:val="24"/>
          <w:szCs w:val="24"/>
        </w:rPr>
        <w:t xml:space="preserve">Penelitian kedua yaitu dengan judul “Preferensi Masyarakat dalam Memilih Karakteristik Taman Kota Berdasarkan Motivasi Kegiatan” oleh </w:t>
      </w:r>
      <w:r w:rsidR="00CC4CEF" w:rsidRPr="000C74CD">
        <w:rPr>
          <w:rFonts w:ascii="Times New Roman" w:hAnsi="Times New Roman" w:cs="Times New Roman"/>
          <w:sz w:val="24"/>
          <w:szCs w:val="24"/>
        </w:rPr>
        <w:t>Ivan Danny D. dan Nissa Aulia A. Penelitian ini menekankan pada indikator karakteristik, kegiatan, dan taman kota. Penelitian ini menggunakan meode kualitatif eksrolatif. Hasilnya, taman kota yang memiliki karakteristik alami lebih diminti oleh masyarakat terutama melakukan kegiat</w:t>
      </w:r>
      <w:r w:rsidR="00C53027">
        <w:rPr>
          <w:rFonts w:ascii="Times New Roman" w:hAnsi="Times New Roman" w:cs="Times New Roman"/>
          <w:sz w:val="24"/>
          <w:szCs w:val="24"/>
        </w:rPr>
        <w:t>an interaksi sosial</w:t>
      </w:r>
      <w:r w:rsidR="00CC4CEF" w:rsidRPr="000C74CD">
        <w:rPr>
          <w:rFonts w:ascii="Times New Roman" w:hAnsi="Times New Roman" w:cs="Times New Roman"/>
          <w:sz w:val="24"/>
          <w:szCs w:val="24"/>
        </w:rPr>
        <w:t xml:space="preserve">. </w:t>
      </w:r>
    </w:p>
    <w:p w:rsidR="007A408A" w:rsidRPr="000C74CD" w:rsidRDefault="00C53027" w:rsidP="000C74C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nelitian ketiga yaitu dengan judul</w:t>
      </w:r>
      <w:r>
        <w:rPr>
          <w:rFonts w:ascii="Times New Roman" w:hAnsi="Times New Roman" w:cs="Times New Roman"/>
          <w:sz w:val="24"/>
          <w:szCs w:val="24"/>
        </w:rPr>
        <w:tab/>
        <w:t xml:space="preserve">“Pola Ruang Terbuka Publik Sebgai Taman Wisata Dan Edukasi Taman Gajah Tunggal (Studi Kasus: Taman Gajah Tunggal Kota Tanggerang)” oleh Luqyana Sa’adah Syukur. Indikator penelitian ini adalah taman, ruang terbuka publik, behavioural mappng, edukasi, dan wisata. </w:t>
      </w:r>
      <w:r w:rsidR="00B719A7">
        <w:rPr>
          <w:rFonts w:ascii="Times New Roman" w:hAnsi="Times New Roman" w:cs="Times New Roman"/>
          <w:sz w:val="24"/>
          <w:szCs w:val="24"/>
        </w:rPr>
        <w:t xml:space="preserve">Hasilnya adalah banyak masyarakat yang memanfaatkan taman kota sebagai tempat wisata dan edukasi dengan nilai-nilai yang berkualitas. </w:t>
      </w:r>
      <w:r w:rsidR="00CC4CEF" w:rsidRPr="000C74CD">
        <w:rPr>
          <w:rFonts w:ascii="Times New Roman" w:hAnsi="Times New Roman" w:cs="Times New Roman"/>
          <w:sz w:val="24"/>
          <w:szCs w:val="24"/>
        </w:rPr>
        <w:t>Pembaharuan dalam penelitian ini adalah perbedaan terletak dalam keberadaan Taman Kota bagi masyarakat, yang mana menekankan pada indikator taman k</w:t>
      </w:r>
      <w:r w:rsidR="007F2CB8">
        <w:rPr>
          <w:rFonts w:ascii="Times New Roman" w:hAnsi="Times New Roman" w:cs="Times New Roman"/>
          <w:sz w:val="24"/>
          <w:szCs w:val="24"/>
        </w:rPr>
        <w:t>ota, ruang interaksi, dan fungsi</w:t>
      </w:r>
      <w:r w:rsidR="00CC4CEF" w:rsidRPr="000C74CD">
        <w:rPr>
          <w:rFonts w:ascii="Times New Roman" w:hAnsi="Times New Roman" w:cs="Times New Roman"/>
          <w:sz w:val="24"/>
          <w:szCs w:val="24"/>
        </w:rPr>
        <w:t xml:space="preserve">. </w:t>
      </w:r>
    </w:p>
    <w:p w:rsidR="00881D99" w:rsidRPr="000C74CD" w:rsidRDefault="004746B6" w:rsidP="000C74CD">
      <w:pPr>
        <w:spacing w:line="360" w:lineRule="auto"/>
        <w:ind w:firstLine="720"/>
        <w:jc w:val="both"/>
        <w:rPr>
          <w:rFonts w:ascii="Times New Roman" w:hAnsi="Times New Roman" w:cs="Times New Roman"/>
          <w:sz w:val="24"/>
          <w:szCs w:val="24"/>
        </w:rPr>
      </w:pPr>
      <w:r w:rsidRPr="000C74CD">
        <w:rPr>
          <w:rFonts w:ascii="Times New Roman" w:hAnsi="Times New Roman" w:cs="Times New Roman"/>
          <w:sz w:val="24"/>
          <w:szCs w:val="24"/>
        </w:rPr>
        <w:t xml:space="preserve">Uruian tersebut dapat dikaji menggunakan teori dari Herbert Mead mengenai interaksi simbolik. Di dalam interaksi simbolik adanya suatu tindakan yang dilakukan individu disebut dengan arus paling primitif. </w:t>
      </w:r>
      <w:r w:rsidR="001327E1" w:rsidRPr="000C74CD">
        <w:rPr>
          <w:rFonts w:ascii="Times New Roman" w:hAnsi="Times New Roman" w:cs="Times New Roman"/>
          <w:sz w:val="24"/>
          <w:szCs w:val="24"/>
        </w:rPr>
        <w:t>Menurut Mead, tindakan sosial yang terjadi dalam masyarakat terlibat lebih dari satu individu. Oleh karena itu, manusia cenderung untuk mempelajari</w:t>
      </w:r>
      <w:r w:rsidR="007E2595" w:rsidRPr="000C74CD">
        <w:rPr>
          <w:rFonts w:ascii="Times New Roman" w:hAnsi="Times New Roman" w:cs="Times New Roman"/>
          <w:sz w:val="24"/>
          <w:szCs w:val="24"/>
        </w:rPr>
        <w:t xml:space="preserve"> suatu</w:t>
      </w:r>
      <w:r w:rsidR="001327E1" w:rsidRPr="000C74CD">
        <w:rPr>
          <w:rFonts w:ascii="Times New Roman" w:hAnsi="Times New Roman" w:cs="Times New Roman"/>
          <w:sz w:val="24"/>
          <w:szCs w:val="24"/>
        </w:rPr>
        <w:t xml:space="preserve"> simbol serta makna yang ada dalam interaksi sosial. </w:t>
      </w:r>
      <w:r w:rsidR="007E2595" w:rsidRPr="000C74CD">
        <w:rPr>
          <w:rFonts w:ascii="Times New Roman" w:hAnsi="Times New Roman" w:cs="Times New Roman"/>
          <w:sz w:val="24"/>
          <w:szCs w:val="24"/>
        </w:rPr>
        <w:t xml:space="preserve">Di sisi lain, simbol signifikan menjadi jenis gerak isyarat yang di produksi oleh manusia. Gerak isyarat ini bertujuan guna </w:t>
      </w:r>
      <w:r w:rsidR="007E2595" w:rsidRPr="000C74CD">
        <w:rPr>
          <w:rFonts w:ascii="Times New Roman" w:hAnsi="Times New Roman" w:cs="Times New Roman"/>
          <w:sz w:val="24"/>
          <w:szCs w:val="24"/>
        </w:rPr>
        <w:lastRenderedPageBreak/>
        <w:t>memberikan pesan terhadap individu. Fungsi dari adanya gerak isyarat ini ialah memberikan penyusaian suatu tersirat dari tindakan sosial terhadap individu satu sama lain</w:t>
      </w:r>
      <w:r w:rsidR="0066774F" w:rsidRPr="000C74CD">
        <w:rPr>
          <w:rFonts w:ascii="Times New Roman" w:hAnsi="Times New Roman" w:cs="Times New Roman"/>
          <w:sz w:val="24"/>
          <w:szCs w:val="24"/>
        </w:rPr>
        <w:t xml:space="preserve"> </w:t>
      </w:r>
      <w:r w:rsidR="0066774F" w:rsidRPr="000C74CD">
        <w:rPr>
          <w:rFonts w:ascii="Times New Roman" w:hAnsi="Times New Roman" w:cs="Times New Roman"/>
          <w:sz w:val="24"/>
          <w:szCs w:val="24"/>
        </w:rPr>
        <w:fldChar w:fldCharType="begin" w:fldLock="1"/>
      </w:r>
      <w:r w:rsidR="0066774F" w:rsidRPr="000C74CD">
        <w:rPr>
          <w:rFonts w:ascii="Times New Roman" w:hAnsi="Times New Roman" w:cs="Times New Roman"/>
          <w:sz w:val="24"/>
          <w:szCs w:val="24"/>
        </w:rPr>
        <w:instrText>ADDIN CSL_CITATION {"citationItems":[{"id":"ITEM-1","itemData":{"ISBN":"978 - 602 - 229 - 044 - 5","author":[{"dropping-particle":"","family":"Ritzer","given":"George","non-dropping-particle":"","parse-names":false,"suffix":""}],"edition":"1","editor":[{"dropping-particle":"","family":"Djohar","given":"Winda Adeputri","non-dropping-particle":"","parse-names":false,"suffix":""}],"id":"ITEM-1","issued":{"date-parts":[["2012"]]},"number-of-pages":"1 - 1309","publisher":"Pustaka Pelajar","publisher-place":"Yogyakarta","title":"Teori Sosiologi Dari Sosiologi Klasik Sampai Perkembangan Terakhir Postmodern","type":"book"},"uris":["http://www.mendeley.com/documents/?uuid=a81e28f1-5da9-43a0-ad31-e190153f0a08"]}],"mendeley":{"formattedCitation":"(Ritzer, 2012)","plainTextFormattedCitation":"(Ritzer, 2012)","previouslyFormattedCitation":"(Ritzer, 2012)"},"properties":{"noteIndex":0},"schema":"https://github.com/citation-style-language/schema/raw/master/csl-citation.json"}</w:instrText>
      </w:r>
      <w:r w:rsidR="0066774F" w:rsidRPr="000C74CD">
        <w:rPr>
          <w:rFonts w:ascii="Times New Roman" w:hAnsi="Times New Roman" w:cs="Times New Roman"/>
          <w:sz w:val="24"/>
          <w:szCs w:val="24"/>
        </w:rPr>
        <w:fldChar w:fldCharType="separate"/>
      </w:r>
      <w:r w:rsidR="0066774F" w:rsidRPr="000C74CD">
        <w:rPr>
          <w:rFonts w:ascii="Times New Roman" w:hAnsi="Times New Roman" w:cs="Times New Roman"/>
          <w:noProof/>
          <w:sz w:val="24"/>
          <w:szCs w:val="24"/>
        </w:rPr>
        <w:t>(Ritzer, 2012)</w:t>
      </w:r>
      <w:r w:rsidR="0066774F" w:rsidRPr="000C74CD">
        <w:rPr>
          <w:rFonts w:ascii="Times New Roman" w:hAnsi="Times New Roman" w:cs="Times New Roman"/>
          <w:sz w:val="24"/>
          <w:szCs w:val="24"/>
        </w:rPr>
        <w:fldChar w:fldCharType="end"/>
      </w:r>
      <w:r w:rsidR="007E2595" w:rsidRPr="000C74CD">
        <w:rPr>
          <w:rFonts w:ascii="Times New Roman" w:hAnsi="Times New Roman" w:cs="Times New Roman"/>
          <w:sz w:val="24"/>
          <w:szCs w:val="24"/>
        </w:rPr>
        <w:t xml:space="preserve">. </w:t>
      </w:r>
    </w:p>
    <w:p w:rsidR="004A0019" w:rsidRPr="000C74CD" w:rsidRDefault="004A10E0" w:rsidP="000C74CD">
      <w:pPr>
        <w:spacing w:line="360" w:lineRule="auto"/>
        <w:ind w:firstLine="720"/>
        <w:jc w:val="both"/>
        <w:rPr>
          <w:rFonts w:ascii="Times New Roman" w:hAnsi="Times New Roman" w:cs="Times New Roman"/>
          <w:sz w:val="24"/>
          <w:szCs w:val="24"/>
        </w:rPr>
      </w:pPr>
      <w:r w:rsidRPr="000C74CD">
        <w:rPr>
          <w:rFonts w:ascii="Times New Roman" w:hAnsi="Times New Roman" w:cs="Times New Roman"/>
          <w:sz w:val="24"/>
          <w:szCs w:val="24"/>
        </w:rPr>
        <w:t>Jika dikaitkan dengan permasalahan tersebut, terlihat bahwa adanya pembangunan Taman Kota memberikan ruang bagi masyarakat untuk melakukan interaksi. Masyarakat kota yang cenderung tidak ada waktu menjadikan mereka jarang berinteraksi secara luas. Oleh karena itu, Taman Kota memberikan makna dan simbol tersendiri bagi masyarakat Sidoarjo.</w:t>
      </w:r>
      <w:r w:rsidR="000F0EB5" w:rsidRPr="000C74CD">
        <w:rPr>
          <w:rFonts w:ascii="Times New Roman" w:hAnsi="Times New Roman" w:cs="Times New Roman"/>
          <w:sz w:val="24"/>
          <w:szCs w:val="24"/>
        </w:rPr>
        <w:t xml:space="preserve"> </w:t>
      </w:r>
      <w:r w:rsidR="00B176B7" w:rsidRPr="000C74CD">
        <w:rPr>
          <w:rFonts w:ascii="Times New Roman" w:hAnsi="Times New Roman" w:cs="Times New Roman"/>
          <w:sz w:val="24"/>
          <w:szCs w:val="24"/>
        </w:rPr>
        <w:t>Makna bagi masyarakat</w:t>
      </w:r>
      <w:r w:rsidR="00086FC4" w:rsidRPr="000C74CD">
        <w:rPr>
          <w:rFonts w:ascii="Times New Roman" w:hAnsi="Times New Roman" w:cs="Times New Roman"/>
          <w:sz w:val="24"/>
          <w:szCs w:val="24"/>
        </w:rPr>
        <w:t xml:space="preserve"> yaitu sebagai suatu tempat yang memberikan fungsi-fungsi tersendiri di tengah kehidupan masyarakat. Sedangkan, simbol yaitu interaksi di dalam taman. Tempat tersebut menjadi tempat bagi individu untuk saling bertemu dan melakukan interaksi satu sama lain. Di samping itu pada saat masyarakat sedang berinteraksi, maka terjadi suatu gerak isyarat. Gerak isyarat ini berupa suatu gerakan atau ucapan untuk menyampaikan pesan satu sama lain. Ketika berada di Taman Kota masyarakat cenderung melakukan gerak isyarat sebagai salah satu syarat untuk melakukan suatu interaksi. </w:t>
      </w:r>
    </w:p>
    <w:p w:rsidR="00AB211A" w:rsidRPr="000C74CD" w:rsidRDefault="00AB211A" w:rsidP="000C74CD">
      <w:pPr>
        <w:spacing w:line="360" w:lineRule="auto"/>
        <w:jc w:val="both"/>
        <w:rPr>
          <w:rFonts w:ascii="Times New Roman" w:hAnsi="Times New Roman" w:cs="Times New Roman"/>
          <w:sz w:val="24"/>
          <w:szCs w:val="24"/>
        </w:rPr>
      </w:pPr>
      <w:r w:rsidRPr="000C74CD">
        <w:rPr>
          <w:rFonts w:ascii="Times New Roman" w:hAnsi="Times New Roman" w:cs="Times New Roman"/>
          <w:b/>
          <w:sz w:val="24"/>
          <w:szCs w:val="24"/>
        </w:rPr>
        <w:lastRenderedPageBreak/>
        <w:t>METODE</w:t>
      </w:r>
    </w:p>
    <w:p w:rsidR="00AB211A" w:rsidRPr="000C74CD" w:rsidRDefault="00AB211A" w:rsidP="000C74CD">
      <w:pPr>
        <w:spacing w:line="360" w:lineRule="auto"/>
        <w:jc w:val="both"/>
        <w:rPr>
          <w:rFonts w:ascii="Times New Roman" w:hAnsi="Times New Roman" w:cs="Times New Roman"/>
          <w:sz w:val="24"/>
          <w:szCs w:val="24"/>
        </w:rPr>
      </w:pPr>
      <w:r w:rsidRPr="000C74CD">
        <w:rPr>
          <w:rFonts w:ascii="Times New Roman" w:hAnsi="Times New Roman" w:cs="Times New Roman"/>
          <w:sz w:val="24"/>
          <w:szCs w:val="24"/>
        </w:rPr>
        <w:tab/>
      </w:r>
      <w:r w:rsidR="003118F8" w:rsidRPr="000C74CD">
        <w:rPr>
          <w:rFonts w:ascii="Times New Roman" w:hAnsi="Times New Roman" w:cs="Times New Roman"/>
          <w:sz w:val="24"/>
          <w:szCs w:val="24"/>
        </w:rPr>
        <w:t xml:space="preserve">Penelitian ini dengan menggunakan metode kualitatif. Alasannya adalah peneliti ingin mendalami permasalahan dan kondisi yang ada di masyarakat secara menyeluruh. Selain itu, metode kualitatif tidak menggunakan pengukuran angka, sehingga peneliti terjun langsung ke lapangan. Melalui metode kualitatif, peneliti mendapatkan data kepada subjek yang diteliti. </w:t>
      </w:r>
      <w:r w:rsidR="009E0D02" w:rsidRPr="000C74CD">
        <w:rPr>
          <w:rFonts w:ascii="Times New Roman" w:hAnsi="Times New Roman" w:cs="Times New Roman"/>
          <w:sz w:val="24"/>
          <w:szCs w:val="24"/>
        </w:rPr>
        <w:t>Penelitian ini menggunakan perspektif fenomenologi. Fenomenologi ialah, suatu pendekatan yang dimulai dari adanya pola pikir sebuah subjektivisme. Dengan demikian peneliti tidak hanya memandang permasalahan dari gejala luar melaikan dari dalam. Prinsip dari fenomenologi yaitu, peneliti memandang subjek sebagai individu yang memiliki permasalahan dan harus kritis, peneliti harus bertindak melalui pemikiran yang rasional, peneliti harus menempatkan pemahaman subjek melalui pengaruh dari internal dan eksternal yang ada di dalam subjek</w:t>
      </w:r>
      <w:r w:rsidR="0066774F" w:rsidRPr="000C74CD">
        <w:rPr>
          <w:rFonts w:ascii="Times New Roman" w:hAnsi="Times New Roman" w:cs="Times New Roman"/>
          <w:sz w:val="24"/>
          <w:szCs w:val="24"/>
        </w:rPr>
        <w:t xml:space="preserve"> </w:t>
      </w:r>
      <w:r w:rsidR="0066774F" w:rsidRPr="000C74CD">
        <w:rPr>
          <w:rFonts w:ascii="Times New Roman" w:hAnsi="Times New Roman" w:cs="Times New Roman"/>
          <w:sz w:val="24"/>
          <w:szCs w:val="24"/>
        </w:rPr>
        <w:fldChar w:fldCharType="begin" w:fldLock="1"/>
      </w:r>
      <w:r w:rsidR="0066774F" w:rsidRPr="000C74CD">
        <w:rPr>
          <w:rFonts w:ascii="Times New Roman" w:hAnsi="Times New Roman" w:cs="Times New Roman"/>
          <w:sz w:val="24"/>
          <w:szCs w:val="24"/>
        </w:rPr>
        <w:instrText>ADDIN CSL_CITATION {"citationItems":[{"id":"ITEM-1","itemData":{"author":[{"dropping-particle":"","family":"Wirawan","given":"I.B","non-dropping-particle":"","parse-names":false,"suffix":""}],"edition":"4","id":"ITEM-1","issued":{"date-parts":[["2015"]]},"publisher":"Kencana","publisher-place":"Jakarta","title":"Teori - Teori Sosial Dalam Tiga Paradigma","type":"book"},"uris":["http://www.mendeley.com/documents/?uuid=08bd3214-a564-4d72-806e-69106ccc833c"]}],"mendeley":{"formattedCitation":"(Wirawan, 2015)","plainTextFormattedCitation":"(Wirawan, 2015)","previouslyFormattedCitation":"(Wirawan, 2015)"},"properties":{"noteIndex":0},"schema":"https://github.com/citation-style-language/schema/raw/master/csl-citation.json"}</w:instrText>
      </w:r>
      <w:r w:rsidR="0066774F" w:rsidRPr="000C74CD">
        <w:rPr>
          <w:rFonts w:ascii="Times New Roman" w:hAnsi="Times New Roman" w:cs="Times New Roman"/>
          <w:sz w:val="24"/>
          <w:szCs w:val="24"/>
        </w:rPr>
        <w:fldChar w:fldCharType="separate"/>
      </w:r>
      <w:r w:rsidR="0066774F" w:rsidRPr="000C74CD">
        <w:rPr>
          <w:rFonts w:ascii="Times New Roman" w:hAnsi="Times New Roman" w:cs="Times New Roman"/>
          <w:noProof/>
          <w:sz w:val="24"/>
          <w:szCs w:val="24"/>
        </w:rPr>
        <w:t>(Wirawan, 2015)</w:t>
      </w:r>
      <w:r w:rsidR="0066774F" w:rsidRPr="000C74CD">
        <w:rPr>
          <w:rFonts w:ascii="Times New Roman" w:hAnsi="Times New Roman" w:cs="Times New Roman"/>
          <w:sz w:val="24"/>
          <w:szCs w:val="24"/>
        </w:rPr>
        <w:fldChar w:fldCharType="end"/>
      </w:r>
      <w:r w:rsidR="009E0D02" w:rsidRPr="000C74CD">
        <w:rPr>
          <w:rFonts w:ascii="Times New Roman" w:hAnsi="Times New Roman" w:cs="Times New Roman"/>
          <w:sz w:val="24"/>
          <w:szCs w:val="24"/>
        </w:rPr>
        <w:t xml:space="preserve">. </w:t>
      </w:r>
    </w:p>
    <w:p w:rsidR="0066706F" w:rsidRPr="000C74CD" w:rsidRDefault="009E0D02" w:rsidP="000C74CD">
      <w:pPr>
        <w:spacing w:line="360" w:lineRule="auto"/>
        <w:jc w:val="both"/>
        <w:rPr>
          <w:rFonts w:ascii="Times New Roman" w:hAnsi="Times New Roman" w:cs="Times New Roman"/>
          <w:sz w:val="24"/>
          <w:szCs w:val="24"/>
        </w:rPr>
      </w:pPr>
      <w:r w:rsidRPr="000C74CD">
        <w:rPr>
          <w:rFonts w:ascii="Times New Roman" w:hAnsi="Times New Roman" w:cs="Times New Roman"/>
          <w:sz w:val="24"/>
          <w:szCs w:val="24"/>
        </w:rPr>
        <w:tab/>
        <w:t>Lokasi penelitian ini yaitu di Taman Abhirama, Kota Sidoarjo. Alasan peneliti menggunakan lokasi tersebut sebab, Taman tersebut merupakan Taman yang berkawasan dipusat kota</w:t>
      </w:r>
      <w:r w:rsidR="0066706F" w:rsidRPr="000C74CD">
        <w:rPr>
          <w:rFonts w:ascii="Times New Roman" w:hAnsi="Times New Roman" w:cs="Times New Roman"/>
          <w:sz w:val="24"/>
          <w:szCs w:val="24"/>
        </w:rPr>
        <w:t xml:space="preserve">. Selin itu, Taman tersebut </w:t>
      </w:r>
      <w:r w:rsidR="0066706F" w:rsidRPr="000C74CD">
        <w:rPr>
          <w:rFonts w:ascii="Times New Roman" w:hAnsi="Times New Roman" w:cs="Times New Roman"/>
          <w:sz w:val="24"/>
          <w:szCs w:val="24"/>
        </w:rPr>
        <w:lastRenderedPageBreak/>
        <w:t>menjadi Taman yang memiliki fasilitas sarana da</w:t>
      </w:r>
      <w:r w:rsidR="0066774F" w:rsidRPr="000C74CD">
        <w:rPr>
          <w:rFonts w:ascii="Times New Roman" w:hAnsi="Times New Roman" w:cs="Times New Roman"/>
          <w:sz w:val="24"/>
          <w:szCs w:val="24"/>
        </w:rPr>
        <w:t>n</w:t>
      </w:r>
      <w:r w:rsidR="0066706F" w:rsidRPr="000C74CD">
        <w:rPr>
          <w:rFonts w:ascii="Times New Roman" w:hAnsi="Times New Roman" w:cs="Times New Roman"/>
          <w:sz w:val="24"/>
          <w:szCs w:val="24"/>
        </w:rPr>
        <w:t xml:space="preserve"> prasarana yang sangat memadahi. Untuk waktu pengambilan data dilakukan pada tanggal 7 Maret 2021, sebab banyak masyarakat yang mengunjungi Taman tersebut di hari Minggu. Proses penelitian ini dilakukan selama 1-2 bulan dimulai dengan penyusuna sampai dengan menyempurnakan artikel ini. Subjek ialah orang yang harus diteliti, sebab untuk pengambilan data. </w:t>
      </w:r>
      <w:r w:rsidR="00536A6C" w:rsidRPr="000C74CD">
        <w:rPr>
          <w:rFonts w:ascii="Times New Roman" w:hAnsi="Times New Roman" w:cs="Times New Roman"/>
          <w:sz w:val="24"/>
          <w:szCs w:val="24"/>
        </w:rPr>
        <w:t xml:space="preserve">Subjek penelitian ini adalah masyarakat Sidoarjo yang berusia mulai dari 15-55tahun yang mengunjungi taman. Subjek tersebut merupakan warga asli Sidoarjo. Peneliti harus mengambil subjek berdasarkan kriteria yang telah ditetapkan. </w:t>
      </w:r>
    </w:p>
    <w:p w:rsidR="00536A6C" w:rsidRPr="000C74CD" w:rsidRDefault="00536A6C" w:rsidP="000C74CD">
      <w:pPr>
        <w:spacing w:line="360" w:lineRule="auto"/>
        <w:jc w:val="both"/>
        <w:rPr>
          <w:rFonts w:ascii="Times New Roman" w:hAnsi="Times New Roman" w:cs="Times New Roman"/>
          <w:sz w:val="24"/>
          <w:szCs w:val="24"/>
        </w:rPr>
      </w:pPr>
      <w:r w:rsidRPr="000C74CD">
        <w:rPr>
          <w:rFonts w:ascii="Times New Roman" w:hAnsi="Times New Roman" w:cs="Times New Roman"/>
          <w:sz w:val="24"/>
          <w:szCs w:val="24"/>
        </w:rPr>
        <w:tab/>
        <w:t>Teknik pengumpulan data yang digunakan berasal darri sumber data primer dan sekunder. Sumber data primer yaitu, data utama yang diperoleh secara langsung diantanya wawancara, observasi, dan dokumentasi. Sedangkan sumber data sekunder yaitu, sumber daya yang diperoleh secara tidak langsung namun melalui media lain seperti, jurnal, skripsi, dan se</w:t>
      </w:r>
      <w:r w:rsidR="0066774F" w:rsidRPr="000C74CD">
        <w:rPr>
          <w:rFonts w:ascii="Times New Roman" w:hAnsi="Times New Roman" w:cs="Times New Roman"/>
          <w:sz w:val="24"/>
          <w:szCs w:val="24"/>
        </w:rPr>
        <w:t>b</w:t>
      </w:r>
      <w:r w:rsidRPr="000C74CD">
        <w:rPr>
          <w:rFonts w:ascii="Times New Roman" w:hAnsi="Times New Roman" w:cs="Times New Roman"/>
          <w:sz w:val="24"/>
          <w:szCs w:val="24"/>
        </w:rPr>
        <w:t>againya</w:t>
      </w:r>
      <w:r w:rsidR="0066774F" w:rsidRPr="000C74CD">
        <w:rPr>
          <w:rFonts w:ascii="Times New Roman" w:hAnsi="Times New Roman" w:cs="Times New Roman"/>
          <w:sz w:val="24"/>
          <w:szCs w:val="24"/>
        </w:rPr>
        <w:t xml:space="preserve"> </w:t>
      </w:r>
      <w:r w:rsidR="0066774F" w:rsidRPr="000C74CD">
        <w:rPr>
          <w:rFonts w:ascii="Times New Roman" w:hAnsi="Times New Roman" w:cs="Times New Roman"/>
          <w:sz w:val="24"/>
          <w:szCs w:val="24"/>
        </w:rPr>
        <w:fldChar w:fldCharType="begin" w:fldLock="1"/>
      </w:r>
      <w:r w:rsidR="0066774F" w:rsidRPr="000C74CD">
        <w:rPr>
          <w:rFonts w:ascii="Times New Roman" w:hAnsi="Times New Roman" w:cs="Times New Roman"/>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9780f145-abe6-4f06-974c-26f7f0aafeef"]}],"mendeley":{"formattedCitation":"(Sugiyono, 2017)","plainTextFormattedCitation":"(Sugiyono, 2017)","previouslyFormattedCitation":"(Sugiyono, 2017)"},"properties":{"noteIndex":0},"schema":"https://github.com/citation-style-language/schema/raw/master/csl-citation.json"}</w:instrText>
      </w:r>
      <w:r w:rsidR="0066774F" w:rsidRPr="000C74CD">
        <w:rPr>
          <w:rFonts w:ascii="Times New Roman" w:hAnsi="Times New Roman" w:cs="Times New Roman"/>
          <w:sz w:val="24"/>
          <w:szCs w:val="24"/>
        </w:rPr>
        <w:fldChar w:fldCharType="separate"/>
      </w:r>
      <w:r w:rsidR="0066774F" w:rsidRPr="000C74CD">
        <w:rPr>
          <w:rFonts w:ascii="Times New Roman" w:hAnsi="Times New Roman" w:cs="Times New Roman"/>
          <w:noProof/>
          <w:sz w:val="24"/>
          <w:szCs w:val="24"/>
        </w:rPr>
        <w:t>(Sugiyono, 2017)</w:t>
      </w:r>
      <w:r w:rsidR="0066774F" w:rsidRPr="000C74CD">
        <w:rPr>
          <w:rFonts w:ascii="Times New Roman" w:hAnsi="Times New Roman" w:cs="Times New Roman"/>
          <w:sz w:val="24"/>
          <w:szCs w:val="24"/>
        </w:rPr>
        <w:fldChar w:fldCharType="end"/>
      </w:r>
      <w:r w:rsidRPr="000C74CD">
        <w:rPr>
          <w:rFonts w:ascii="Times New Roman" w:hAnsi="Times New Roman" w:cs="Times New Roman"/>
          <w:sz w:val="24"/>
          <w:szCs w:val="24"/>
        </w:rPr>
        <w:t xml:space="preserve">. Wawancara yang dilakukan yaitu dengan teknik kombinasi, artinya peneliti menggunnakan pedoman perpaduan antara terstruktur dan tidak </w:t>
      </w:r>
      <w:r w:rsidRPr="000C74CD">
        <w:rPr>
          <w:rFonts w:ascii="Times New Roman" w:hAnsi="Times New Roman" w:cs="Times New Roman"/>
          <w:sz w:val="24"/>
          <w:szCs w:val="24"/>
        </w:rPr>
        <w:lastRenderedPageBreak/>
        <w:t xml:space="preserve">terstruktur sehingga berisi garis besar. Observasi yang digunakan peneliti adlah observasi non parisipan, artinya peneliti hanya melihat subjek tanpa terjun langsung. Kemudian dokumentasi yaitu, pengumpulan data melalui berbagai media. Penelitian ini menggunkan deokumentasi berupa rekaman dan foto ketika melakukan wawancara. Tujuannya, untuk mempermudah peneliti dalam mengelola data. </w:t>
      </w:r>
    </w:p>
    <w:p w:rsidR="00211898" w:rsidRPr="000C74CD" w:rsidRDefault="00536A6C" w:rsidP="000C74CD">
      <w:pPr>
        <w:spacing w:line="360" w:lineRule="auto"/>
        <w:jc w:val="both"/>
        <w:rPr>
          <w:rFonts w:ascii="Times New Roman" w:hAnsi="Times New Roman" w:cs="Times New Roman"/>
          <w:sz w:val="24"/>
          <w:szCs w:val="24"/>
        </w:rPr>
      </w:pPr>
      <w:r w:rsidRPr="000C74CD">
        <w:rPr>
          <w:rFonts w:ascii="Times New Roman" w:hAnsi="Times New Roman" w:cs="Times New Roman"/>
          <w:sz w:val="24"/>
          <w:szCs w:val="24"/>
        </w:rPr>
        <w:tab/>
      </w:r>
      <w:r w:rsidR="00A900DD" w:rsidRPr="000C74CD">
        <w:rPr>
          <w:rFonts w:ascii="Times New Roman" w:hAnsi="Times New Roman" w:cs="Times New Roman"/>
          <w:sz w:val="24"/>
          <w:szCs w:val="24"/>
        </w:rPr>
        <w:t xml:space="preserve">Teknik analisis data pada penelitian ini dimulai dengan mengumpulan data yang telah didapatkan. Data berasal dari wawancara, observasi, serta dokumentasi yang mana peneliti telah membuat </w:t>
      </w:r>
      <w:r w:rsidR="00A900DD" w:rsidRPr="000C74CD">
        <w:rPr>
          <w:rFonts w:ascii="Times New Roman" w:hAnsi="Times New Roman" w:cs="Times New Roman"/>
          <w:i/>
          <w:sz w:val="24"/>
          <w:szCs w:val="24"/>
        </w:rPr>
        <w:t>fieldnote</w:t>
      </w:r>
      <w:r w:rsidR="00A900DD" w:rsidRPr="000C74CD">
        <w:rPr>
          <w:rFonts w:ascii="Times New Roman" w:hAnsi="Times New Roman" w:cs="Times New Roman"/>
          <w:sz w:val="24"/>
          <w:szCs w:val="24"/>
        </w:rPr>
        <w:t xml:space="preserve"> ataupun transkip wawacara. Kemudian, peneliti akan melakukan reduksi data, guna menyaring data dan membuat abstraksi. Abstraksi ialah pengambilan inti kalimat informan, namun masih tidak keluar dengan pembahasan informan. Setelah itu, peneliti melakukan suatu penyajian data yaitu, penulisan data yang telah direduksi. Selanjutnya, data tersebut dijabarkan dan membentuk narasi sehingga dapat diambil verifikasi (kesimpulan). Ketika peneliti sedang melakukan verifikasi maka diperlukan suatu sikap kehati-hatian, sebab nantinya akan dipertanggungjawabkan. Jika </w:t>
      </w:r>
      <w:r w:rsidR="00A900DD" w:rsidRPr="000C74CD">
        <w:rPr>
          <w:rFonts w:ascii="Times New Roman" w:hAnsi="Times New Roman" w:cs="Times New Roman"/>
          <w:sz w:val="24"/>
          <w:szCs w:val="24"/>
        </w:rPr>
        <w:lastRenderedPageBreak/>
        <w:t xml:space="preserve">peneliti masih terdapat keraguan, maka perlu melihat </w:t>
      </w:r>
      <w:r w:rsidR="00A900DD" w:rsidRPr="000C74CD">
        <w:rPr>
          <w:rFonts w:ascii="Times New Roman" w:hAnsi="Times New Roman" w:cs="Times New Roman"/>
          <w:i/>
          <w:sz w:val="24"/>
          <w:szCs w:val="24"/>
        </w:rPr>
        <w:t>fieldnote</w:t>
      </w:r>
      <w:r w:rsidR="00A900DD" w:rsidRPr="000C74CD">
        <w:rPr>
          <w:rFonts w:ascii="Times New Roman" w:hAnsi="Times New Roman" w:cs="Times New Roman"/>
          <w:sz w:val="24"/>
          <w:szCs w:val="24"/>
        </w:rPr>
        <w:t>. Dengan demikian, maka data yang diperoleh menjadi kajian ilmiah y</w:t>
      </w:r>
      <w:r w:rsidR="00C05EEB" w:rsidRPr="000C74CD">
        <w:rPr>
          <w:rFonts w:ascii="Times New Roman" w:hAnsi="Times New Roman" w:cs="Times New Roman"/>
          <w:sz w:val="24"/>
          <w:szCs w:val="24"/>
        </w:rPr>
        <w:t>ang sistematis dan terstruktur.</w:t>
      </w:r>
    </w:p>
    <w:p w:rsidR="00C05EEB" w:rsidRPr="000C74CD" w:rsidRDefault="00C05EEB" w:rsidP="000C74CD">
      <w:pPr>
        <w:spacing w:line="360" w:lineRule="auto"/>
        <w:jc w:val="both"/>
        <w:rPr>
          <w:rFonts w:ascii="Times New Roman" w:hAnsi="Times New Roman" w:cs="Times New Roman"/>
          <w:b/>
          <w:sz w:val="24"/>
          <w:szCs w:val="24"/>
        </w:rPr>
      </w:pPr>
      <w:r w:rsidRPr="000C74CD">
        <w:rPr>
          <w:rFonts w:ascii="Times New Roman" w:hAnsi="Times New Roman" w:cs="Times New Roman"/>
          <w:b/>
          <w:sz w:val="24"/>
          <w:szCs w:val="24"/>
        </w:rPr>
        <w:t xml:space="preserve">HASIL DAN PEMBAHASAN </w:t>
      </w:r>
    </w:p>
    <w:p w:rsidR="007E1E6E" w:rsidRPr="007E1E6E" w:rsidRDefault="00134896" w:rsidP="008D5C76">
      <w:pPr>
        <w:pStyle w:val="ListParagraph"/>
        <w:numPr>
          <w:ilvl w:val="0"/>
          <w:numId w:val="4"/>
        </w:numPr>
        <w:spacing w:line="360" w:lineRule="auto"/>
        <w:ind w:left="540"/>
        <w:jc w:val="both"/>
        <w:rPr>
          <w:rFonts w:ascii="Times New Roman" w:hAnsi="Times New Roman" w:cs="Times New Roman"/>
          <w:b/>
          <w:sz w:val="24"/>
          <w:szCs w:val="24"/>
        </w:rPr>
      </w:pPr>
      <w:r w:rsidRPr="000C74CD">
        <w:rPr>
          <w:rFonts w:ascii="Times New Roman" w:hAnsi="Times New Roman" w:cs="Times New Roman"/>
          <w:b/>
          <w:sz w:val="24"/>
          <w:szCs w:val="24"/>
        </w:rPr>
        <w:t>Situasi Taman Kota Sidoarjo</w:t>
      </w:r>
    </w:p>
    <w:p w:rsidR="00211898" w:rsidRDefault="007F2CB8" w:rsidP="008D5C76">
      <w:pPr>
        <w:pStyle w:val="ListParagraph"/>
        <w:spacing w:line="360" w:lineRule="auto"/>
        <w:ind w:left="540"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0" locked="0" layoutInCell="1" allowOverlap="1" wp14:anchorId="3FFE518B" wp14:editId="1A8B10FF">
            <wp:simplePos x="0" y="0"/>
            <wp:positionH relativeFrom="margin">
              <wp:posOffset>2410658</wp:posOffset>
            </wp:positionH>
            <wp:positionV relativeFrom="paragraph">
              <wp:posOffset>3557889</wp:posOffset>
            </wp:positionV>
            <wp:extent cx="1602105" cy="21367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d368778-20e5-4af2-8939-67638d3ad3af.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602105" cy="2136775"/>
                    </a:xfrm>
                    <a:prstGeom prst="rect">
                      <a:avLst/>
                    </a:prstGeom>
                  </pic:spPr>
                </pic:pic>
              </a:graphicData>
            </a:graphic>
            <wp14:sizeRelH relativeFrom="margin">
              <wp14:pctWidth>0</wp14:pctWidth>
            </wp14:sizeRelH>
            <wp14:sizeRelV relativeFrom="margin">
              <wp14:pctHeight>0</wp14:pctHeight>
            </wp14:sizeRelV>
          </wp:anchor>
        </w:drawing>
      </w:r>
      <w:r w:rsidR="00B4450E" w:rsidRPr="000C74CD">
        <w:rPr>
          <w:rFonts w:ascii="Times New Roman" w:hAnsi="Times New Roman" w:cs="Times New Roman"/>
          <w:sz w:val="24"/>
          <w:szCs w:val="24"/>
        </w:rPr>
        <w:t>Taman Kota Sidoarjo yang</w:t>
      </w:r>
      <w:r w:rsidR="00EF67A7" w:rsidRPr="000C74CD">
        <w:rPr>
          <w:rFonts w:ascii="Times New Roman" w:hAnsi="Times New Roman" w:cs="Times New Roman"/>
          <w:sz w:val="24"/>
          <w:szCs w:val="24"/>
        </w:rPr>
        <w:t xml:space="preserve"> bernama Taman Abhirama</w:t>
      </w:r>
      <w:r w:rsidR="00B4450E" w:rsidRPr="000C74CD">
        <w:rPr>
          <w:rFonts w:ascii="Times New Roman" w:hAnsi="Times New Roman" w:cs="Times New Roman"/>
          <w:sz w:val="24"/>
          <w:szCs w:val="24"/>
        </w:rPr>
        <w:t xml:space="preserve"> terletak di Jl. Ponti, Kecamatan Buduran, Kabupaten Sidoarjo</w:t>
      </w:r>
      <w:r w:rsidR="004D7596" w:rsidRPr="000C74CD">
        <w:rPr>
          <w:rFonts w:ascii="Times New Roman" w:hAnsi="Times New Roman" w:cs="Times New Roman"/>
          <w:sz w:val="24"/>
          <w:szCs w:val="24"/>
        </w:rPr>
        <w:t>. Taman ini</w:t>
      </w:r>
      <w:r w:rsidR="00B4450E" w:rsidRPr="000C74CD">
        <w:rPr>
          <w:rFonts w:ascii="Times New Roman" w:hAnsi="Times New Roman" w:cs="Times New Roman"/>
          <w:sz w:val="24"/>
          <w:szCs w:val="24"/>
        </w:rPr>
        <w:t xml:space="preserve"> memiliki akses yang mudah dijangkau</w:t>
      </w:r>
      <w:r w:rsidR="004D7596" w:rsidRPr="000C74CD">
        <w:rPr>
          <w:rFonts w:ascii="Times New Roman" w:hAnsi="Times New Roman" w:cs="Times New Roman"/>
          <w:sz w:val="24"/>
          <w:szCs w:val="24"/>
        </w:rPr>
        <w:t xml:space="preserve"> oleh masyarakat</w:t>
      </w:r>
      <w:r w:rsidR="00B4450E" w:rsidRPr="000C74CD">
        <w:rPr>
          <w:rFonts w:ascii="Times New Roman" w:hAnsi="Times New Roman" w:cs="Times New Roman"/>
          <w:sz w:val="24"/>
          <w:szCs w:val="24"/>
        </w:rPr>
        <w:t>.</w:t>
      </w:r>
      <w:r w:rsidR="004D7596" w:rsidRPr="000C74CD">
        <w:rPr>
          <w:rFonts w:ascii="Times New Roman" w:hAnsi="Times New Roman" w:cs="Times New Roman"/>
          <w:sz w:val="24"/>
          <w:szCs w:val="24"/>
        </w:rPr>
        <w:t xml:space="preserve"> Posisi letak yang berdekatan dengan angkutan umum dan disebelah jalan raya, menjadikan taman ini selalu r</w:t>
      </w:r>
      <w:r w:rsidR="00AC41A2" w:rsidRPr="000C74CD">
        <w:rPr>
          <w:rFonts w:ascii="Times New Roman" w:hAnsi="Times New Roman" w:cs="Times New Roman"/>
          <w:sz w:val="24"/>
          <w:szCs w:val="24"/>
        </w:rPr>
        <w:t>amai pengunjung. Di sisi lain, taman ini masih terbilang baru yaitu diresmikan tahun 2015, sehingga t</w:t>
      </w:r>
      <w:r w:rsidR="00211898" w:rsidRPr="000C74CD">
        <w:rPr>
          <w:rFonts w:ascii="Times New Roman" w:hAnsi="Times New Roman" w:cs="Times New Roman"/>
          <w:sz w:val="24"/>
          <w:szCs w:val="24"/>
        </w:rPr>
        <w:t>ama</w:t>
      </w:r>
      <w:r w:rsidR="00AF5058" w:rsidRPr="000C74CD">
        <w:rPr>
          <w:rFonts w:ascii="Times New Roman" w:hAnsi="Times New Roman" w:cs="Times New Roman"/>
          <w:sz w:val="24"/>
          <w:szCs w:val="24"/>
        </w:rPr>
        <w:t>n tersebut</w:t>
      </w:r>
      <w:r w:rsidR="00211898" w:rsidRPr="000C74CD">
        <w:rPr>
          <w:rFonts w:ascii="Times New Roman" w:hAnsi="Times New Roman" w:cs="Times New Roman"/>
          <w:sz w:val="24"/>
          <w:szCs w:val="24"/>
        </w:rPr>
        <w:t xml:space="preserve"> sangat bersih dan terawat. </w:t>
      </w:r>
      <w:r w:rsidR="00AC41A2" w:rsidRPr="000C74CD">
        <w:rPr>
          <w:rFonts w:ascii="Times New Roman" w:hAnsi="Times New Roman" w:cs="Times New Roman"/>
          <w:sz w:val="24"/>
          <w:szCs w:val="24"/>
        </w:rPr>
        <w:t xml:space="preserve">Taman Abhirama </w:t>
      </w:r>
      <w:r w:rsidR="00211898" w:rsidRPr="000C74CD">
        <w:rPr>
          <w:rFonts w:ascii="Times New Roman" w:hAnsi="Times New Roman" w:cs="Times New Roman"/>
          <w:sz w:val="24"/>
          <w:szCs w:val="24"/>
        </w:rPr>
        <w:t xml:space="preserve">menjadi salah satu ruang publik bagi </w:t>
      </w:r>
      <w:r w:rsidR="00211898" w:rsidRPr="000C74CD">
        <w:rPr>
          <w:rFonts w:ascii="Times New Roman" w:hAnsi="Times New Roman" w:cs="Times New Roman"/>
          <w:sz w:val="24"/>
          <w:szCs w:val="24"/>
        </w:rPr>
        <w:lastRenderedPageBreak/>
        <w:t xml:space="preserve">masyarakat Sidoarjo. Dari hasil penelitian menunjukkan bahwa fasilitas ditaman tersebut yaitu, beberapa gazebo, kolam air mancur, permainan untuk anak kecil, sarana olahraga, mushola, kamar mandi, dan sebagainya. Fasilitas tersebut sangat lengkap dan masih terjaga dengan baik. </w:t>
      </w:r>
      <w:r w:rsidR="0023335D" w:rsidRPr="000C74CD">
        <w:rPr>
          <w:rFonts w:ascii="Times New Roman" w:hAnsi="Times New Roman" w:cs="Times New Roman"/>
          <w:sz w:val="24"/>
          <w:szCs w:val="24"/>
        </w:rPr>
        <w:t>Sesuai dengan penelitian</w:t>
      </w:r>
      <w:r w:rsidR="00C26C8C" w:rsidRPr="000C74CD">
        <w:rPr>
          <w:rFonts w:ascii="Times New Roman" w:hAnsi="Times New Roman" w:cs="Times New Roman"/>
          <w:sz w:val="24"/>
          <w:szCs w:val="24"/>
        </w:rPr>
        <w:t xml:space="preserve"> Noor dkk </w:t>
      </w:r>
      <w:r w:rsidR="00C26C8C" w:rsidRPr="000C74CD">
        <w:rPr>
          <w:rFonts w:ascii="Times New Roman" w:hAnsi="Times New Roman" w:cs="Times New Roman"/>
          <w:sz w:val="24"/>
          <w:szCs w:val="24"/>
        </w:rPr>
        <w:fldChar w:fldCharType="begin" w:fldLock="1"/>
      </w:r>
      <w:r w:rsidR="00C26C8C" w:rsidRPr="000C74CD">
        <w:rPr>
          <w:rFonts w:ascii="Times New Roman" w:hAnsi="Times New Roman" w:cs="Times New Roman"/>
          <w:sz w:val="24"/>
          <w:szCs w:val="24"/>
        </w:rPr>
        <w:instrText>ADDIN CSL_CITATION {"citationItems":[{"id":"ITEM-1","itemData":{"DOI":"10.25105/agora.v16i02.3229","ISSN":"14119722","abstract":"&lt;p&gt;Taman Kota merupakan salah satu bentuk ruang terbuka publik yang berfungsi memenuhi kebutuhan warga kota dalam melakukan kegiatan sosial. Karakteristik ruang tersebut seharusnya sesuai dengan kebutuhan sosial penggunanya. Penelitian ini bertujuan untuk mendalami karakter pengguna dalam pemanfaatan Taman Ayodya. Penelitian ini dilakukan secara kualitatif. Hasil penelitian menunjukkan bahwa karakteristik taman, yang meliputi bentuk taman, lokasi, konteks lingkungan taman, fitur taman mempengaruhi karakter pengguna, jenis kegiatan, dan perilaku pengguna. Karakteristik taman yang memberikan kenyamanan bagi pengunjung secara umum adalah kehadiran suasana alami dalam taman, adanya danau, tempat duduk dan kondisi taman yang terpelihara. Taman mudah diakses secara fisik, visual, maupun simbolis. Karakter pengguna beragam mulai dari remaja, dewasa hingga keluarga, ditemukan kecenderungan alasan minat pengguna datang ke taman untuk menghilangkan penat dan berolahraga.&lt;/p&gt;&lt;p&gt; &lt;/p&gt;&lt;p&gt;Kata kunci : &lt;em&gt;ruang terbuka,  ruang terbuka publik, karakteristik ruang terbuka publik&lt;/em&gt;&lt;/p&gt;&lt;p&gt;&lt;strong&gt;&lt;em&gt; &lt;/em&gt;&lt;/strong&gt;&lt;/p&gt;&lt;p align=\"center\"&gt;&lt;strong&gt;&lt;em&gt;ABSTRACT&lt;/em&gt;&lt;/strong&gt;&lt;/p&gt;&lt;p&gt;&lt;em&gt;City Park is a form of public open space that functions to meet the needs of city residents in carrying out social activities. The characteristics of the space should be in accordance with the social needs of the users. This study aims to explore the user's character in the use of Ayodya Park. This research was conducted qualitatively. The results showed that the characteristics of the park, which includes the shape of the park, the location, the context of the park's environment, the features of the park affect the user's character, types of activities, and user behavior. The characteristics of the park that provide comfort for visitors in general are the presence of a natural atmosphere in the park, the presence of lakes, seating and maintained garden conditions. The park is easily accessible physically, visually, and symbolically. User characters ranging from teenagers, adults to families, found a tendency to interest users to come to the park to eliminate fatigue and exercise.&lt;/em&gt;&lt;/p&gt;&lt;p&gt;&lt;em&gt; &lt;/em&gt;&lt;/p&gt;&lt;p&gt;&lt;em&gt;Keywords: open space, public open space, characteristics of public open space&lt;/em&gt;&lt;/p&gt;","author":[{"dropping-particle":"","family":"Noor","given":"Alfiani","non-dropping-particle":"","parse-names":false,"suffix":""},{"dropping-particle":"","family":"Winandari","given":"M I Ririk","non-dropping-particle":"","parse-names":false,"suffix":""},{"dropping-particle":"","family":"Ischak","given":"Mohammad","non-dropping-particle":"","parse-names":false,"suffix":""}],"container-title":"Jurnal Penelitian dan Karya Ilmiah Arsitektur Usakti","id":"ITEM-1","issue":"02","issued":{"date-parts":[["2018"]]},"page":"60","title":"Karakter Pengguna Ruang Publik Di Taman Ayodya Jakarta Selatan","type":"article-journal","volume":"16"},"uris":["http://www.mendeley.com/documents/?uuid=3f9dbb6f-d53c-4ce1-bd96-6720428f98ba"]}],"mendeley":{"formattedCitation":"(Noor, Winandari and Ischak, 2018)","manualFormatting":"(2018)","plainTextFormattedCitation":"(Noor, Winandari and Ischak, 2018)","previouslyFormattedCitation":"(Noor, Winandari and Ischak, 2018)"},"properties":{"noteIndex":0},"schema":"https://github.com/citation-style-language/schema/raw/master/csl-citation.json"}</w:instrText>
      </w:r>
      <w:r w:rsidR="00C26C8C" w:rsidRPr="000C74CD">
        <w:rPr>
          <w:rFonts w:ascii="Times New Roman" w:hAnsi="Times New Roman" w:cs="Times New Roman"/>
          <w:sz w:val="24"/>
          <w:szCs w:val="24"/>
        </w:rPr>
        <w:fldChar w:fldCharType="separate"/>
      </w:r>
      <w:r w:rsidR="00C26C8C" w:rsidRPr="000C74CD">
        <w:rPr>
          <w:rFonts w:ascii="Times New Roman" w:hAnsi="Times New Roman" w:cs="Times New Roman"/>
          <w:noProof/>
          <w:sz w:val="24"/>
          <w:szCs w:val="24"/>
        </w:rPr>
        <w:t>(2018)</w:t>
      </w:r>
      <w:r w:rsidR="00C26C8C" w:rsidRPr="000C74CD">
        <w:rPr>
          <w:rFonts w:ascii="Times New Roman" w:hAnsi="Times New Roman" w:cs="Times New Roman"/>
          <w:sz w:val="24"/>
          <w:szCs w:val="24"/>
        </w:rPr>
        <w:fldChar w:fldCharType="end"/>
      </w:r>
      <w:r w:rsidR="00C26C8C" w:rsidRPr="000C74CD">
        <w:rPr>
          <w:rFonts w:ascii="Times New Roman" w:hAnsi="Times New Roman" w:cs="Times New Roman"/>
          <w:sz w:val="24"/>
          <w:szCs w:val="24"/>
        </w:rPr>
        <w:t xml:space="preserve"> </w:t>
      </w:r>
      <w:r w:rsidR="0023335D" w:rsidRPr="000C74CD">
        <w:rPr>
          <w:rFonts w:ascii="Times New Roman" w:hAnsi="Times New Roman" w:cs="Times New Roman"/>
          <w:sz w:val="24"/>
          <w:szCs w:val="24"/>
        </w:rPr>
        <w:t>taman kota sebagai ruang terbuka publik harus mendapatkan perhatian yang lebih khusus. Hal ini disebabkan ole</w:t>
      </w:r>
      <w:r w:rsidR="00C26C8C" w:rsidRPr="000C74CD">
        <w:rPr>
          <w:rFonts w:ascii="Times New Roman" w:hAnsi="Times New Roman" w:cs="Times New Roman"/>
          <w:sz w:val="24"/>
          <w:szCs w:val="24"/>
        </w:rPr>
        <w:t xml:space="preserve">h taman yang memiliki peran sebagai pemunuhan kebutuhan masyarakat yaitu seperti interaksi sosial, dan sebagainya. </w:t>
      </w:r>
    </w:p>
    <w:p w:rsidR="00B719A7" w:rsidRDefault="00B719A7" w:rsidP="008D5C76">
      <w:pPr>
        <w:pStyle w:val="ListParagraph"/>
        <w:spacing w:line="360" w:lineRule="auto"/>
        <w:ind w:left="540" w:firstLine="720"/>
        <w:jc w:val="both"/>
        <w:rPr>
          <w:rFonts w:ascii="Times New Roman" w:hAnsi="Times New Roman" w:cs="Times New Roman"/>
          <w:sz w:val="24"/>
          <w:szCs w:val="24"/>
        </w:rPr>
      </w:pPr>
    </w:p>
    <w:p w:rsidR="007E1E6E" w:rsidRPr="00B719A7" w:rsidRDefault="007E1E6E" w:rsidP="008D5C76">
      <w:pPr>
        <w:pStyle w:val="ListParagraph"/>
        <w:spacing w:line="360" w:lineRule="auto"/>
        <w:ind w:left="540" w:firstLine="720"/>
        <w:jc w:val="center"/>
        <w:rPr>
          <w:rFonts w:ascii="Times New Roman" w:hAnsi="Times New Roman" w:cs="Times New Roman"/>
          <w:color w:val="0070C0"/>
          <w:sz w:val="24"/>
          <w:szCs w:val="24"/>
        </w:rPr>
      </w:pPr>
      <w:r w:rsidRPr="00B719A7">
        <w:rPr>
          <w:rFonts w:ascii="Times New Roman" w:hAnsi="Times New Roman" w:cs="Times New Roman"/>
          <w:color w:val="0070C0"/>
          <w:sz w:val="24"/>
          <w:szCs w:val="24"/>
        </w:rPr>
        <w:t>Gambar 1 Taman Abhiarama Sidoarjo</w:t>
      </w:r>
    </w:p>
    <w:p w:rsidR="007E1E6E" w:rsidRPr="007E1E6E" w:rsidRDefault="007E1E6E" w:rsidP="008D5C76">
      <w:pPr>
        <w:pStyle w:val="ListParagraph"/>
        <w:spacing w:line="360" w:lineRule="auto"/>
        <w:ind w:left="540" w:firstLine="720"/>
        <w:jc w:val="center"/>
        <w:rPr>
          <w:rFonts w:ascii="Times New Roman" w:hAnsi="Times New Roman" w:cs="Times New Roman"/>
          <w:sz w:val="24"/>
          <w:szCs w:val="24"/>
        </w:rPr>
      </w:pPr>
      <w:r w:rsidRPr="00B719A7">
        <w:rPr>
          <w:rFonts w:ascii="Times New Roman" w:hAnsi="Times New Roman" w:cs="Times New Roman"/>
          <w:color w:val="0070C0"/>
          <w:sz w:val="24"/>
          <w:szCs w:val="24"/>
        </w:rPr>
        <w:lastRenderedPageBreak/>
        <w:t>(Dokumentasi pribadi peneliti diambil</w:t>
      </w:r>
      <w:r w:rsidR="00B719A7">
        <w:rPr>
          <w:rFonts w:ascii="Times New Roman" w:hAnsi="Times New Roman" w:cs="Times New Roman"/>
          <w:color w:val="0070C0"/>
          <w:sz w:val="24"/>
          <w:szCs w:val="24"/>
        </w:rPr>
        <w:t xml:space="preserve"> pada hari selasa</w:t>
      </w:r>
      <w:r w:rsidRPr="00B719A7">
        <w:rPr>
          <w:rFonts w:ascii="Times New Roman" w:hAnsi="Times New Roman" w:cs="Times New Roman"/>
          <w:color w:val="0070C0"/>
          <w:sz w:val="24"/>
          <w:szCs w:val="24"/>
        </w:rPr>
        <w:t xml:space="preserve"> pukul 14.00 WIB)</w:t>
      </w:r>
    </w:p>
    <w:p w:rsidR="0029133E" w:rsidRPr="000C74CD" w:rsidRDefault="004D7596" w:rsidP="008D5C76">
      <w:pPr>
        <w:pStyle w:val="ListParagraph"/>
        <w:spacing w:line="360" w:lineRule="auto"/>
        <w:ind w:left="540" w:firstLine="720"/>
        <w:jc w:val="both"/>
        <w:rPr>
          <w:rFonts w:ascii="Times New Roman" w:hAnsi="Times New Roman" w:cs="Times New Roman"/>
          <w:sz w:val="24"/>
          <w:szCs w:val="24"/>
          <w:vertAlign w:val="superscript"/>
        </w:rPr>
      </w:pPr>
      <w:r w:rsidRPr="000C74CD">
        <w:rPr>
          <w:rFonts w:ascii="Times New Roman" w:hAnsi="Times New Roman" w:cs="Times New Roman"/>
          <w:sz w:val="24"/>
          <w:szCs w:val="24"/>
        </w:rPr>
        <w:t>P</w:t>
      </w:r>
      <w:r w:rsidR="00211898" w:rsidRPr="000C74CD">
        <w:rPr>
          <w:rFonts w:ascii="Times New Roman" w:hAnsi="Times New Roman" w:cs="Times New Roman"/>
          <w:sz w:val="24"/>
          <w:szCs w:val="24"/>
        </w:rPr>
        <w:t>engunjung</w:t>
      </w:r>
      <w:r w:rsidR="00B05E05" w:rsidRPr="000C74CD">
        <w:rPr>
          <w:rFonts w:ascii="Times New Roman" w:hAnsi="Times New Roman" w:cs="Times New Roman"/>
          <w:sz w:val="24"/>
          <w:szCs w:val="24"/>
        </w:rPr>
        <w:t xml:space="preserve"> </w:t>
      </w:r>
      <w:r w:rsidRPr="000C74CD">
        <w:rPr>
          <w:rFonts w:ascii="Times New Roman" w:hAnsi="Times New Roman" w:cs="Times New Roman"/>
          <w:sz w:val="24"/>
          <w:szCs w:val="24"/>
        </w:rPr>
        <w:t xml:space="preserve">akan ramai berdatangan </w:t>
      </w:r>
      <w:r w:rsidR="00B05E05" w:rsidRPr="000C74CD">
        <w:rPr>
          <w:rFonts w:ascii="Times New Roman" w:hAnsi="Times New Roman" w:cs="Times New Roman"/>
          <w:sz w:val="24"/>
          <w:szCs w:val="24"/>
        </w:rPr>
        <w:t>pada</w:t>
      </w:r>
      <w:r w:rsidRPr="000C74CD">
        <w:rPr>
          <w:rFonts w:ascii="Times New Roman" w:hAnsi="Times New Roman" w:cs="Times New Roman"/>
          <w:sz w:val="24"/>
          <w:szCs w:val="24"/>
        </w:rPr>
        <w:t xml:space="preserve"> jam</w:t>
      </w:r>
      <w:r w:rsidR="00B05E05" w:rsidRPr="000C74CD">
        <w:rPr>
          <w:rFonts w:ascii="Times New Roman" w:hAnsi="Times New Roman" w:cs="Times New Roman"/>
          <w:sz w:val="24"/>
          <w:szCs w:val="24"/>
        </w:rPr>
        <w:t xml:space="preserve"> sore hari. Hal ini dikarenakan pada </w:t>
      </w:r>
      <w:r w:rsidR="00211898" w:rsidRPr="000C74CD">
        <w:rPr>
          <w:rFonts w:ascii="Times New Roman" w:hAnsi="Times New Roman" w:cs="Times New Roman"/>
          <w:sz w:val="24"/>
          <w:szCs w:val="24"/>
        </w:rPr>
        <w:t xml:space="preserve">pagi hari banyak masyarakat ataupun anak kecil yang sedang menjalankan aktivitas seperti sekolah ataupun bekerja. Oleh karena itu </w:t>
      </w:r>
      <w:r w:rsidR="00B05E05" w:rsidRPr="000C74CD">
        <w:rPr>
          <w:rFonts w:ascii="Times New Roman" w:hAnsi="Times New Roman" w:cs="Times New Roman"/>
          <w:sz w:val="24"/>
          <w:szCs w:val="24"/>
        </w:rPr>
        <w:t xml:space="preserve">di </w:t>
      </w:r>
      <w:r w:rsidR="00211898" w:rsidRPr="000C74CD">
        <w:rPr>
          <w:rFonts w:ascii="Times New Roman" w:hAnsi="Times New Roman" w:cs="Times New Roman"/>
          <w:sz w:val="24"/>
          <w:szCs w:val="24"/>
        </w:rPr>
        <w:t xml:space="preserve">sore hari suasana taman lebih ramai. </w:t>
      </w:r>
      <w:r w:rsidR="00E05F93" w:rsidRPr="000C74CD">
        <w:rPr>
          <w:rFonts w:ascii="Times New Roman" w:hAnsi="Times New Roman" w:cs="Times New Roman"/>
          <w:sz w:val="24"/>
          <w:szCs w:val="24"/>
        </w:rPr>
        <w:t>Tama</w:t>
      </w:r>
      <w:r w:rsidR="00186AFA" w:rsidRPr="000C74CD">
        <w:rPr>
          <w:rFonts w:ascii="Times New Roman" w:hAnsi="Times New Roman" w:cs="Times New Roman"/>
          <w:sz w:val="24"/>
          <w:szCs w:val="24"/>
        </w:rPr>
        <w:t>n ini tidak</w:t>
      </w:r>
      <w:r w:rsidR="00B05E05" w:rsidRPr="000C74CD">
        <w:rPr>
          <w:rFonts w:ascii="Times New Roman" w:hAnsi="Times New Roman" w:cs="Times New Roman"/>
          <w:sz w:val="24"/>
          <w:szCs w:val="24"/>
        </w:rPr>
        <w:t xml:space="preserve"> bero</w:t>
      </w:r>
      <w:r w:rsidR="00616934" w:rsidRPr="000C74CD">
        <w:rPr>
          <w:rFonts w:ascii="Times New Roman" w:hAnsi="Times New Roman" w:cs="Times New Roman"/>
          <w:sz w:val="24"/>
          <w:szCs w:val="24"/>
        </w:rPr>
        <w:t>perasi selama 24 jam, namun</w:t>
      </w:r>
      <w:r w:rsidR="00B05E05" w:rsidRPr="000C74CD">
        <w:rPr>
          <w:rFonts w:ascii="Times New Roman" w:hAnsi="Times New Roman" w:cs="Times New Roman"/>
          <w:sz w:val="24"/>
          <w:szCs w:val="24"/>
        </w:rPr>
        <w:t xml:space="preserve"> taman ini</w:t>
      </w:r>
      <w:r w:rsidR="00186AFA" w:rsidRPr="000C74CD">
        <w:rPr>
          <w:rFonts w:ascii="Times New Roman" w:hAnsi="Times New Roman" w:cs="Times New Roman"/>
          <w:sz w:val="24"/>
          <w:szCs w:val="24"/>
        </w:rPr>
        <w:t xml:space="preserve"> beroperasi mulai pukul pukul 05</w:t>
      </w:r>
      <w:r w:rsidR="00AF5058" w:rsidRPr="000C74CD">
        <w:rPr>
          <w:rFonts w:ascii="Times New Roman" w:hAnsi="Times New Roman" w:cs="Times New Roman"/>
          <w:sz w:val="24"/>
          <w:szCs w:val="24"/>
        </w:rPr>
        <w:t>.00-21</w:t>
      </w:r>
      <w:r w:rsidR="00E05F93" w:rsidRPr="000C74CD">
        <w:rPr>
          <w:rFonts w:ascii="Times New Roman" w:hAnsi="Times New Roman" w:cs="Times New Roman"/>
          <w:sz w:val="24"/>
          <w:szCs w:val="24"/>
        </w:rPr>
        <w:t>.00 WIB</w:t>
      </w:r>
      <w:r w:rsidR="00186AFA" w:rsidRPr="000C74CD">
        <w:rPr>
          <w:rFonts w:ascii="Times New Roman" w:hAnsi="Times New Roman" w:cs="Times New Roman"/>
          <w:sz w:val="24"/>
          <w:szCs w:val="24"/>
        </w:rPr>
        <w:t xml:space="preserve">. </w:t>
      </w:r>
      <w:r w:rsidRPr="000C74CD">
        <w:rPr>
          <w:rFonts w:ascii="Times New Roman" w:hAnsi="Times New Roman" w:cs="Times New Roman"/>
          <w:sz w:val="24"/>
          <w:szCs w:val="24"/>
        </w:rPr>
        <w:t xml:space="preserve">Taman ini tidak dipungut biaya dan hanya cukup untuk membayar parkir sebesar Rp 2.000,- saja. </w:t>
      </w:r>
      <w:r w:rsidR="00A7301E" w:rsidRPr="000C74CD">
        <w:rPr>
          <w:rFonts w:ascii="Times New Roman" w:hAnsi="Times New Roman" w:cs="Times New Roman"/>
          <w:sz w:val="24"/>
          <w:szCs w:val="24"/>
        </w:rPr>
        <w:t xml:space="preserve"> </w:t>
      </w:r>
      <w:r w:rsidR="00CF795C" w:rsidRPr="000C74CD">
        <w:rPr>
          <w:rFonts w:ascii="Times New Roman" w:hAnsi="Times New Roman" w:cs="Times New Roman"/>
          <w:sz w:val="24"/>
          <w:szCs w:val="24"/>
        </w:rPr>
        <w:t xml:space="preserve">Pengunjung taman bisa sangat padat ketika di hari minggu terutama waktu pagi. Penyebabnya adalah masyarakat yang sedang berlibur dan terdapat pasar minggu. Pasar ini biasanya berada di sepanjang jalan akses taman, sehingga jalan tersebut di tutup mulai pukul 06.00-09.00 WIB. Pasar minggu yang berada di sekitar taman tersebut berjualan dari makanan, baju, kebutuhan rumah tangga, dan sebagainya. Para penjual hanya dapat berjualan ketika hari minggu pagi hari saja. Hal ini yang menyebabkan banyak </w:t>
      </w:r>
      <w:r w:rsidR="00CF795C" w:rsidRPr="000C74CD">
        <w:rPr>
          <w:rFonts w:ascii="Times New Roman" w:hAnsi="Times New Roman" w:cs="Times New Roman"/>
          <w:sz w:val="24"/>
          <w:szCs w:val="24"/>
        </w:rPr>
        <w:lastRenderedPageBreak/>
        <w:t>sekali masyarakat yang me</w:t>
      </w:r>
      <w:r w:rsidR="005D501A" w:rsidRPr="000C74CD">
        <w:rPr>
          <w:rFonts w:ascii="Times New Roman" w:hAnsi="Times New Roman" w:cs="Times New Roman"/>
          <w:sz w:val="24"/>
          <w:szCs w:val="24"/>
        </w:rPr>
        <w:t>ngunjungi taman, di samping bere</w:t>
      </w:r>
      <w:r w:rsidR="00CF795C" w:rsidRPr="000C74CD">
        <w:rPr>
          <w:rFonts w:ascii="Times New Roman" w:hAnsi="Times New Roman" w:cs="Times New Roman"/>
          <w:sz w:val="24"/>
          <w:szCs w:val="24"/>
        </w:rPr>
        <w:t xml:space="preserve">kreasi. </w:t>
      </w:r>
    </w:p>
    <w:p w:rsidR="00F553A6" w:rsidRPr="000C74CD" w:rsidRDefault="00AC41A2" w:rsidP="008D5C76">
      <w:pPr>
        <w:pStyle w:val="ListParagraph"/>
        <w:spacing w:line="360" w:lineRule="auto"/>
        <w:ind w:left="540" w:firstLine="720"/>
        <w:jc w:val="both"/>
        <w:rPr>
          <w:rFonts w:ascii="Times New Roman" w:hAnsi="Times New Roman" w:cs="Times New Roman"/>
          <w:sz w:val="24"/>
          <w:szCs w:val="24"/>
        </w:rPr>
      </w:pPr>
      <w:r w:rsidRPr="000C74CD">
        <w:rPr>
          <w:rFonts w:ascii="Times New Roman" w:hAnsi="Times New Roman" w:cs="Times New Roman"/>
          <w:sz w:val="24"/>
          <w:szCs w:val="24"/>
        </w:rPr>
        <w:t xml:space="preserve">Dalam taman terdapat bagian penting yang harus dimiliki diantaranya, tanaman, jalan, tempat sampah, area parkir, tempat duduk, mushola, dan kamar mandi. Pada Taman Kota Abhirama terdapat tanaman berupa pohon, tanaman hias, dan rumput. Pohon pada taman tersebut sangat banyak dan besar, bahkan disetiap jalan aksesbilitas pohon besar saling bertemu sehingga sinar matahari masuk dicelah-celah pohon. Untuk jalan yang ada dalam taman bersih dan banyak akses. Pada taman terdapat penyediaan tempat sampah, agar masyarakat tidak membuang sampah secara sembarangan. Hal ini bertujuan agar tetap menjaga kebersihan dan kenyamanan bagi pengunjung. </w:t>
      </w:r>
      <w:r w:rsidR="002C1F4F" w:rsidRPr="000C74CD">
        <w:rPr>
          <w:rFonts w:ascii="Times New Roman" w:hAnsi="Times New Roman" w:cs="Times New Roman"/>
          <w:sz w:val="24"/>
          <w:szCs w:val="24"/>
        </w:rPr>
        <w:t xml:space="preserve">Namun demikian, penjual di pasar minggu tidak diperkenankan menjual di dalam area taman. Sebab, nantinya dapat menganggu kenyamanan masyarakat yang mengunjungi taman. Penjual hanya diperbolehkan menjual di sepanjang jalan dan depan parkiran taman saja. Kebersihan juga menjadi salah satu syarat bagi penjual ketika </w:t>
      </w:r>
      <w:r w:rsidR="002C1F4F" w:rsidRPr="000C74CD">
        <w:rPr>
          <w:rFonts w:ascii="Times New Roman" w:hAnsi="Times New Roman" w:cs="Times New Roman"/>
          <w:sz w:val="24"/>
          <w:szCs w:val="24"/>
        </w:rPr>
        <w:lastRenderedPageBreak/>
        <w:t xml:space="preserve">sedang berjualan. Hal ini dimaksudkan agar kondisi sekitar taman juga bersih dan jalan dapat langsung digunakan ketika sudah dibuka kembali. Himbauan kebersihan sangat perlu diterapkan baik oleh penjual, pembeli, dan pengunjung taman. </w:t>
      </w:r>
      <w:r w:rsidR="00C4278E" w:rsidRPr="000C74CD">
        <w:rPr>
          <w:rFonts w:ascii="Times New Roman" w:hAnsi="Times New Roman" w:cs="Times New Roman"/>
          <w:sz w:val="24"/>
          <w:szCs w:val="24"/>
        </w:rPr>
        <w:t xml:space="preserve">Sesuai dari hasil penelitian Pradipta dkk </w:t>
      </w:r>
      <w:r w:rsidR="00C4278E" w:rsidRPr="000C74CD">
        <w:rPr>
          <w:rFonts w:ascii="Times New Roman" w:hAnsi="Times New Roman" w:cs="Times New Roman"/>
          <w:sz w:val="24"/>
          <w:szCs w:val="24"/>
        </w:rPr>
        <w:fldChar w:fldCharType="begin" w:fldLock="1"/>
      </w:r>
      <w:r w:rsidR="00575A75" w:rsidRPr="000C74CD">
        <w:rPr>
          <w:rFonts w:ascii="Times New Roman" w:hAnsi="Times New Roman" w:cs="Times New Roman"/>
          <w:sz w:val="24"/>
          <w:szCs w:val="24"/>
        </w:rPr>
        <w:instrText>ADDIN CSL_CITATION {"citationItems":[{"id":"ITEM-1","itemData":{"DOI":"10.24843/jal.2018.v04.i02.p09","abstract":"Public Perception and Preference of Loloan Riverbank Recreational Park Sanur. Denpasar is a developing city. Like other developing cities in Indonesia, Denpasar City continues to carry out development in various aspects, one of which is the construction of a recreational park. Servers as a recreational facility and social interaction for the people of Denpasar City. One of the recreational parks being promoted is Recreational Park of Loloan Riverbanks located in Sanur Village. To maximize functionality and improve quality of The Recreational Park Loloan Riverbanks, therefore should be done research on this Recreational Park Loloan Riverbanks to know how perception and preference the community as a user of recreational park. This research used survey method with data collection techniques is observation, interview and questionnaire wich amounted to 30 copies for 30 respondent. Result of people’s perceptions showed Recreational Park of Loloan Riverbanks serves as a cheap recreational place and a cheap sport venue for the people’s of Denpasar City. Result of people’s preference showed addition of recreational park support facilities will lead to increased levels of enjoyment and visitor satisfaction from the Recreational Park of Loloan Riverbank. Public perception and preference of The Recreational Park Loloan Riverbanks used as information and references to the manager or related parties that play a role in managing The Recreational Park Loloan Riverbanks Denpasar City, so that later The Recreational Park Loloan Riverbanks will be liked by the community of Denpasar City.","author":[{"dropping-particle":"","family":"Pradipta","given":"I Gede Angga","non-dropping-particle":"","parse-names":false,"suffix":""},{"dropping-particle":"","family":"Sarwadana","given":"Sang Made","non-dropping-particle":"","parse-names":false,"suffix":""},{"dropping-particle":"","family":"Pradnyawathi","given":"Ni Luh Made","non-dropping-particle":"","parse-names":false,"suffix":""}],"container-title":"Jurnal Arsitektur Lansekap","id":"ITEM-1","issue":"2","issued":{"date-parts":[["2018"]]},"page":"194","title":"Persepsi dan preferensi masyarakat terhadap taman rekreasi bantaran Sungai Loloan Sanur","type":"article-journal","volume":"4"},"uris":["http://www.mendeley.com/documents/?uuid=bece302b-8416-4506-a1f0-71c4cbcc2d49"]}],"mendeley":{"formattedCitation":"(Pradipta, Sarwadana and Pradnyawathi, 2018)","manualFormatting":"(2018)","plainTextFormattedCitation":"(Pradipta, Sarwadana and Pradnyawathi, 2018)","previouslyFormattedCitation":"(Pradipta, Sarwadana and Pradnyawathi, 2018)"},"properties":{"noteIndex":0},"schema":"https://github.com/citation-style-language/schema/raw/master/csl-citation.json"}</w:instrText>
      </w:r>
      <w:r w:rsidR="00C4278E" w:rsidRPr="000C74CD">
        <w:rPr>
          <w:rFonts w:ascii="Times New Roman" w:hAnsi="Times New Roman" w:cs="Times New Roman"/>
          <w:sz w:val="24"/>
          <w:szCs w:val="24"/>
        </w:rPr>
        <w:fldChar w:fldCharType="separate"/>
      </w:r>
      <w:r w:rsidR="00C4278E" w:rsidRPr="000C74CD">
        <w:rPr>
          <w:rFonts w:ascii="Times New Roman" w:hAnsi="Times New Roman" w:cs="Times New Roman"/>
          <w:noProof/>
          <w:sz w:val="24"/>
          <w:szCs w:val="24"/>
        </w:rPr>
        <w:t>(2018)</w:t>
      </w:r>
      <w:r w:rsidR="00C4278E" w:rsidRPr="000C74CD">
        <w:rPr>
          <w:rFonts w:ascii="Times New Roman" w:hAnsi="Times New Roman" w:cs="Times New Roman"/>
          <w:sz w:val="24"/>
          <w:szCs w:val="24"/>
        </w:rPr>
        <w:fldChar w:fldCharType="end"/>
      </w:r>
      <w:r w:rsidR="00C4278E" w:rsidRPr="000C74CD">
        <w:rPr>
          <w:rFonts w:ascii="Times New Roman" w:hAnsi="Times New Roman" w:cs="Times New Roman"/>
          <w:sz w:val="24"/>
          <w:szCs w:val="24"/>
        </w:rPr>
        <w:t xml:space="preserve"> bahwa sebagian besar masyarakat mengingkan semua sarana dan prasarana yang memadahi. Hal ini bertujuan agar masyarakat nyaman dan betah mengunjungi ruang publik. </w:t>
      </w:r>
    </w:p>
    <w:p w:rsidR="00433514" w:rsidRPr="000C74CD" w:rsidRDefault="00DA416C" w:rsidP="008D5C76">
      <w:pPr>
        <w:pStyle w:val="ListParagraph"/>
        <w:numPr>
          <w:ilvl w:val="0"/>
          <w:numId w:val="4"/>
        </w:numPr>
        <w:spacing w:line="360" w:lineRule="auto"/>
        <w:ind w:left="540"/>
        <w:jc w:val="both"/>
        <w:rPr>
          <w:rFonts w:ascii="Times New Roman" w:hAnsi="Times New Roman" w:cs="Times New Roman"/>
          <w:b/>
          <w:sz w:val="24"/>
          <w:szCs w:val="24"/>
        </w:rPr>
      </w:pPr>
      <w:r w:rsidRPr="000C74CD">
        <w:rPr>
          <w:rFonts w:ascii="Times New Roman" w:hAnsi="Times New Roman" w:cs="Times New Roman"/>
          <w:b/>
          <w:sz w:val="24"/>
          <w:szCs w:val="24"/>
        </w:rPr>
        <w:t xml:space="preserve">Sudut pandang masyarakat mengenai keberadaan taman </w:t>
      </w:r>
    </w:p>
    <w:p w:rsidR="005F213A" w:rsidRPr="000C74CD" w:rsidRDefault="005F213A" w:rsidP="008D5C76">
      <w:pPr>
        <w:pStyle w:val="ListParagraph"/>
        <w:spacing w:line="360" w:lineRule="auto"/>
        <w:ind w:left="540" w:firstLine="720"/>
        <w:jc w:val="both"/>
        <w:rPr>
          <w:rFonts w:ascii="Times New Roman" w:hAnsi="Times New Roman" w:cs="Times New Roman"/>
          <w:sz w:val="24"/>
          <w:szCs w:val="24"/>
        </w:rPr>
      </w:pPr>
      <w:r w:rsidRPr="000C74CD">
        <w:rPr>
          <w:rFonts w:ascii="Times New Roman" w:hAnsi="Times New Roman" w:cs="Times New Roman"/>
          <w:sz w:val="24"/>
          <w:szCs w:val="24"/>
        </w:rPr>
        <w:t xml:space="preserve">Keberadaan taman yang menjadi ruang terbuka hijau memberikan gerak bagi masyarakat disela-sela padatnya berbagai aktivitas. Sebagaimana hasil penelitian memberikan gambaran bahwa masyarakat Sidoarjo senang dengan keberadaan pembangunan taman. Jika sebelumnya minimnya ruang publik terbuka hijau menjadikan masyarakat memilih untuk keluar kota. Namun, kini masyarakat sudah dapat menikmati ruang publik dekat dengan tempat tinggal. Berdasarkan hal ini pandangan masyarakat mengenai keberadaan </w:t>
      </w:r>
      <w:r w:rsidRPr="000C74CD">
        <w:rPr>
          <w:rFonts w:ascii="Times New Roman" w:hAnsi="Times New Roman" w:cs="Times New Roman"/>
          <w:sz w:val="24"/>
          <w:szCs w:val="24"/>
        </w:rPr>
        <w:lastRenderedPageBreak/>
        <w:t xml:space="preserve">taman memberikan kesan tersendiri. Banyak masyarakat yang berpandangan bahwa pemerintah telah melakukan pembagunan yang tepat dan berguna. Sebab, di Sidoarjo yang menjadi kota industri kekurangan lahan hijau. Banyak sekali pabrik, mall, dan sebagainya, yang mana menjadikan kota terlihat sangat sesak. Keberadaan taman merubah segala kondisi kehidupan selain memperindah terdapat berbagai fungsi juga dirasakan oleh masyarakat. </w:t>
      </w:r>
      <w:r w:rsidR="005F6C12" w:rsidRPr="000C74CD">
        <w:rPr>
          <w:rFonts w:ascii="Times New Roman" w:hAnsi="Times New Roman" w:cs="Times New Roman"/>
          <w:sz w:val="24"/>
          <w:szCs w:val="24"/>
        </w:rPr>
        <w:t xml:space="preserve">Menurut Heru dkk </w:t>
      </w:r>
      <w:r w:rsidR="005F6C12" w:rsidRPr="000C74CD">
        <w:rPr>
          <w:rFonts w:ascii="Times New Roman" w:hAnsi="Times New Roman" w:cs="Times New Roman"/>
          <w:sz w:val="24"/>
          <w:szCs w:val="24"/>
        </w:rPr>
        <w:fldChar w:fldCharType="begin" w:fldLock="1"/>
      </w:r>
      <w:r w:rsidR="006C7DD8" w:rsidRPr="000C74CD">
        <w:rPr>
          <w:rFonts w:ascii="Times New Roman" w:hAnsi="Times New Roman" w:cs="Times New Roman"/>
          <w:sz w:val="24"/>
          <w:szCs w:val="24"/>
        </w:rPr>
        <w:instrText>ADDIN CSL_CITATION {"citationItems":[{"id":"ITEM-1","itemData":{"DOI":"10.14710/teknik.v36i1.7268","ISSN":"0852-1697","abstract":"Bandung merupakan sebuah kota yang strategis yang memiliki nilai sejarah yang cukup panjang dalam masa perjuangan. Alun alun Bandung merupakan hasil warisan ciri kota tradisional yang dibangun oleh penguasa kolonial yang merupakan pusat ruang terbuka kota. Dari masa kemasa Alun-alun kota Bandung telah mengalami beberapa kali perubahan, baik bentuk maupun fungsinya sehingga mengakibatkan degradasi makna terhadap fungsinya bagi masyarakat Kota Bandung itu sendiri. Maka fenomena tersebut mengarahkan kepada pertanyaan penelitian yaitu bagaimana persepsi masyarakat terhadap Alun-alun Kota Bandung ditinjau sebagai ruang terbuka publik. Tujuan penelitian ini adalah untuk mengetahui persepsi masyarakat terhadap Alun-alun Kota Bandung. Dari tujuan tersebut maka sasaran yang dilakukan adalah mengidentifikasi karakter dan fungsi ruang terbuka publik yaitu fungsi ekologis, arsitektural, dan sosial. Dari hasil analisis dengan menggunakan kuesioner yaitu uji sampel dengan regresi linear sederhana dengan pendekatan analisis pengguna dan analisis karakteristik ruang terbuka publik. Hasil penelitian ini menghasilkan penilaian baik terhadap korelasi variabel bebas yaitu persepsi masyarakat terhadap variabel terikat yaitu Alun-alun Kota Bandung, setiap kali pertanyaan yang berkenaan dengan Persepsi masyarakat terhadap Alun-alun Kota Bandung akan mempengaruhi nilai hasil pengujian yang cenderung meningkat akan keberadaan Alun-alun itu sendiri. Hasil penelitian ini bisa dimanfaatkan untuk mengangkat kembali citra Alun-alun Kota Bandung sebagai ruang publik atau (Central Square). [ Public Perception of The Alun-alun Bandung as Public Open Space ] Bandung is a city that has a value that strategic long history in the struggle. Alun Bandung square is the result of inherited traits of traditional town built by the colonial rulers which is the center of the city open space. Over time, Bandung town square has undergone several changes, both form and function, resulting in degradation of the meaning of the function for the city of London itself. The phenomenon then leads to the research question is how the public perception of the square is the city of Bandung reviewed as public open space for the present study tries to analyze the function of the existence of Bandung City Square as a public space. The purpose of this study was to determine the public perception of the square is the city of Bandung. From these objectives, the target does is identify the character and function of pu…","author":[{"dropping-particle":"","family":"Wibowo","given":"Heru","non-dropping-particle":"","parse-names":false,"suffix":""},{"dropping-particle":"","family":"Rukayah","given":"R. Siti","non-dropping-particle":"","parse-names":false,"suffix":""},{"dropping-particle":"","family":"Suprapti","given":"Atiek","non-dropping-particle":"","parse-names":false,"suffix":""}],"container-title":"Teknik","id":"ITEM-1","issue":"1","issued":{"date-parts":[["2015"]]},"page":"10-16","title":"Persepsi Masyarakat Terhadap Alun-Alun Kota Bandung Sebagai Ruang Terbuka Publik","type":"article-journal","volume":"36"},"uris":["http://www.mendeley.com/documents/?uuid=4d3d248a-f048-4078-a553-436620b05b56"]}],"mendeley":{"formattedCitation":"(Wibowo, Rukayah and Suprapti, 2015)","manualFormatting":"(2015)","plainTextFormattedCitation":"(Wibowo, Rukayah and Suprapti, 2015)","previouslyFormattedCitation":"(Wibowo, Rukayah and Suprapti, 2015)"},"properties":{"noteIndex":0},"schema":"https://github.com/citation-style-language/schema/raw/master/csl-citation.json"}</w:instrText>
      </w:r>
      <w:r w:rsidR="005F6C12" w:rsidRPr="000C74CD">
        <w:rPr>
          <w:rFonts w:ascii="Times New Roman" w:hAnsi="Times New Roman" w:cs="Times New Roman"/>
          <w:sz w:val="24"/>
          <w:szCs w:val="24"/>
        </w:rPr>
        <w:fldChar w:fldCharType="separate"/>
      </w:r>
      <w:r w:rsidR="005F6C12" w:rsidRPr="000C74CD">
        <w:rPr>
          <w:rFonts w:ascii="Times New Roman" w:hAnsi="Times New Roman" w:cs="Times New Roman"/>
          <w:noProof/>
          <w:sz w:val="24"/>
          <w:szCs w:val="24"/>
        </w:rPr>
        <w:t>(2015)</w:t>
      </w:r>
      <w:r w:rsidR="005F6C12" w:rsidRPr="000C74CD">
        <w:rPr>
          <w:rFonts w:ascii="Times New Roman" w:hAnsi="Times New Roman" w:cs="Times New Roman"/>
          <w:sz w:val="24"/>
          <w:szCs w:val="24"/>
        </w:rPr>
        <w:fldChar w:fldCharType="end"/>
      </w:r>
      <w:r w:rsidR="005F6C12" w:rsidRPr="000C74CD">
        <w:rPr>
          <w:rFonts w:ascii="Times New Roman" w:hAnsi="Times New Roman" w:cs="Times New Roman"/>
          <w:sz w:val="24"/>
          <w:szCs w:val="24"/>
        </w:rPr>
        <w:t xml:space="preserve"> adanya ruang publik terbuka hijau memberikan suatu nilai sakral, sehingga keberadaannya memberikan makna tersendiri bagi masyarakat sekitar. </w:t>
      </w:r>
    </w:p>
    <w:p w:rsidR="004A0019" w:rsidRPr="00B719A7" w:rsidRDefault="004A0019" w:rsidP="008D5C76">
      <w:pPr>
        <w:pStyle w:val="ListParagraph"/>
        <w:spacing w:line="360" w:lineRule="auto"/>
        <w:ind w:left="540" w:firstLine="720"/>
        <w:jc w:val="both"/>
        <w:rPr>
          <w:rFonts w:ascii="Times New Roman" w:hAnsi="Times New Roman" w:cs="Times New Roman"/>
          <w:sz w:val="24"/>
          <w:szCs w:val="24"/>
        </w:rPr>
      </w:pPr>
      <w:r w:rsidRPr="000C74CD">
        <w:rPr>
          <w:rFonts w:ascii="Times New Roman" w:hAnsi="Times New Roman" w:cs="Times New Roman"/>
          <w:sz w:val="24"/>
          <w:szCs w:val="24"/>
        </w:rPr>
        <w:t>Bagi sebagian besar masyar</w:t>
      </w:r>
      <w:r w:rsidR="00B719A7">
        <w:rPr>
          <w:rFonts w:ascii="Times New Roman" w:hAnsi="Times New Roman" w:cs="Times New Roman"/>
          <w:sz w:val="24"/>
          <w:szCs w:val="24"/>
        </w:rPr>
        <w:t>akat menganggap bahwa keberadaan</w:t>
      </w:r>
      <w:r w:rsidRPr="00B719A7">
        <w:rPr>
          <w:rFonts w:ascii="Times New Roman" w:hAnsi="Times New Roman" w:cs="Times New Roman"/>
          <w:sz w:val="24"/>
          <w:szCs w:val="24"/>
        </w:rPr>
        <w:t xml:space="preserve"> Taman Kota sangat penting demi keberlangsungan hidup diperkotaan. Tekanan hidup dikota yang tinggi menjadikan masyarakat seringkali sulit untuk meluangkan waktu bagi diri sendiri. </w:t>
      </w:r>
      <w:r w:rsidR="0066774F" w:rsidRPr="00B719A7">
        <w:rPr>
          <w:rFonts w:ascii="Times New Roman" w:hAnsi="Times New Roman" w:cs="Times New Roman"/>
          <w:sz w:val="24"/>
          <w:szCs w:val="24"/>
        </w:rPr>
        <w:t xml:space="preserve">Menurut Rita </w:t>
      </w:r>
      <w:r w:rsidR="0066774F" w:rsidRPr="00B719A7">
        <w:rPr>
          <w:rFonts w:ascii="Times New Roman" w:hAnsi="Times New Roman" w:cs="Times New Roman"/>
          <w:sz w:val="24"/>
          <w:szCs w:val="24"/>
        </w:rPr>
        <w:fldChar w:fldCharType="begin" w:fldLock="1"/>
      </w:r>
      <w:r w:rsidR="0066774F" w:rsidRPr="00B719A7">
        <w:rPr>
          <w:rFonts w:ascii="Times New Roman" w:hAnsi="Times New Roman" w:cs="Times New Roman"/>
          <w:sz w:val="24"/>
          <w:szCs w:val="24"/>
        </w:rPr>
        <w:instrText>ADDIN CSL_CITATION {"citationItems":[{"id":"ITEM-1","itemData":{"abstract":"Bentangan kepulauan Indonesia dari Sabang hingga Merauke memberikan kekayaan yang luar biasa untuk negeri ini. Indonesia tidak saja kaya akan sumber daya alamnya yang melimpah dan beragam jenis, tetapi juga sumber daya manusia yang merupakan aset untuk …","author":[{"dropping-particle":"","family":"Gani","given":"Rita","non-dropping-particle":"","parse-names":false,"suffix":""}],"container-title":"Jurnal Signal Unswagati Cirebon","id":"ITEM-1","issue":"1","issued":{"date-parts":[["2017"]]},"page":"1-11","title":"TAMAN KOTA SEBAGAI MODAL SOSIAL DAN INTERAKSI MASYARAKAT KOTA BANDUNG Rita Gani","type":"article-journal","volume":"5"},"uris":["http://www.mendeley.com/documents/?uuid=ab238499-5f00-4d12-ae63-1dd275b98a80"]}],"mendeley":{"formattedCitation":"(Gani, 2017)","manualFormatting":"(2017)","plainTextFormattedCitation":"(Gani, 2017)","previouslyFormattedCitation":"(Gani, 2017)"},"properties":{"noteIndex":0},"schema":"https://github.com/citation-style-language/schema/raw/master/csl-citation.json"}</w:instrText>
      </w:r>
      <w:r w:rsidR="0066774F" w:rsidRPr="00B719A7">
        <w:rPr>
          <w:rFonts w:ascii="Times New Roman" w:hAnsi="Times New Roman" w:cs="Times New Roman"/>
          <w:sz w:val="24"/>
          <w:szCs w:val="24"/>
        </w:rPr>
        <w:fldChar w:fldCharType="separate"/>
      </w:r>
      <w:r w:rsidR="0066774F" w:rsidRPr="00B719A7">
        <w:rPr>
          <w:rFonts w:ascii="Times New Roman" w:hAnsi="Times New Roman" w:cs="Times New Roman"/>
          <w:noProof/>
          <w:sz w:val="24"/>
          <w:szCs w:val="24"/>
        </w:rPr>
        <w:t>(2017)</w:t>
      </w:r>
      <w:r w:rsidR="0066774F" w:rsidRPr="00B719A7">
        <w:rPr>
          <w:rFonts w:ascii="Times New Roman" w:hAnsi="Times New Roman" w:cs="Times New Roman"/>
          <w:sz w:val="24"/>
          <w:szCs w:val="24"/>
        </w:rPr>
        <w:fldChar w:fldCharType="end"/>
      </w:r>
      <w:r w:rsidR="005F213A" w:rsidRPr="00B719A7">
        <w:rPr>
          <w:rFonts w:ascii="Times New Roman" w:hAnsi="Times New Roman" w:cs="Times New Roman"/>
          <w:sz w:val="24"/>
          <w:szCs w:val="24"/>
        </w:rPr>
        <w:t xml:space="preserve"> </w:t>
      </w:r>
      <w:r w:rsidRPr="00B719A7">
        <w:rPr>
          <w:rFonts w:ascii="Times New Roman" w:hAnsi="Times New Roman" w:cs="Times New Roman"/>
          <w:sz w:val="24"/>
          <w:szCs w:val="24"/>
        </w:rPr>
        <w:t xml:space="preserve">Masyarakat </w:t>
      </w:r>
      <w:r w:rsidR="005F213A" w:rsidRPr="00B719A7">
        <w:rPr>
          <w:rFonts w:ascii="Times New Roman" w:hAnsi="Times New Roman" w:cs="Times New Roman"/>
          <w:sz w:val="24"/>
          <w:szCs w:val="24"/>
        </w:rPr>
        <w:t xml:space="preserve">perkotaan </w:t>
      </w:r>
      <w:r w:rsidRPr="00B719A7">
        <w:rPr>
          <w:rFonts w:ascii="Times New Roman" w:hAnsi="Times New Roman" w:cs="Times New Roman"/>
          <w:sz w:val="24"/>
          <w:szCs w:val="24"/>
        </w:rPr>
        <w:t xml:space="preserve">dituntut untuk bekerja selama berjam-jam, sehingga kurang berinteraksi dan meluangkan waktu disetiap harinya. Sebagai </w:t>
      </w:r>
      <w:r w:rsidRPr="00B719A7">
        <w:rPr>
          <w:rFonts w:ascii="Times New Roman" w:hAnsi="Times New Roman" w:cs="Times New Roman"/>
          <w:sz w:val="24"/>
          <w:szCs w:val="24"/>
        </w:rPr>
        <w:lastRenderedPageBreak/>
        <w:t>manusia, masyarakat memerlukan ruang untuk bergerak, beraktivitas, m</w:t>
      </w:r>
      <w:r w:rsidR="0066774F" w:rsidRPr="00B719A7">
        <w:rPr>
          <w:rFonts w:ascii="Times New Roman" w:hAnsi="Times New Roman" w:cs="Times New Roman"/>
          <w:sz w:val="24"/>
          <w:szCs w:val="24"/>
        </w:rPr>
        <w:t>elihat pemandagan sekelilingnya</w:t>
      </w:r>
      <w:r w:rsidRPr="00B719A7">
        <w:rPr>
          <w:rFonts w:ascii="Times New Roman" w:hAnsi="Times New Roman" w:cs="Times New Roman"/>
          <w:i/>
          <w:sz w:val="24"/>
          <w:szCs w:val="24"/>
        </w:rPr>
        <w:t>.</w:t>
      </w:r>
      <w:r w:rsidR="00AC41A2" w:rsidRPr="00B719A7">
        <w:rPr>
          <w:rFonts w:ascii="Times New Roman" w:hAnsi="Times New Roman" w:cs="Times New Roman"/>
          <w:i/>
          <w:sz w:val="24"/>
          <w:szCs w:val="24"/>
        </w:rPr>
        <w:t xml:space="preserve"> </w:t>
      </w:r>
      <w:r w:rsidRPr="00B719A7">
        <w:rPr>
          <w:rFonts w:ascii="Times New Roman" w:hAnsi="Times New Roman" w:cs="Times New Roman"/>
          <w:sz w:val="24"/>
          <w:szCs w:val="24"/>
        </w:rPr>
        <w:t xml:space="preserve">Oleh karena itu mereka sangat antusias dengan kehadiran Taman Kota sebagai ruang publik. Antusias ini biasanya dibuktikan dengan kehadiran masyarakat yang memenuhi taman disetiap hari liburnya. Meskipun penuh, masyarakat akan terus datang dan merasa nyaman. Kejenuhan masyarakat dimanjakan dengan adanya Taman Kota memperlihatkan bahwa manusia sangat memerlukan waktu istirahat meskipun tidak lama. Karena itu Taman Kota harus selalu meningkatkan kenyamanan dan kebersihan setiap harinya. </w:t>
      </w:r>
    </w:p>
    <w:p w:rsidR="00AC41A2" w:rsidRPr="000C74CD" w:rsidRDefault="005F213A" w:rsidP="008D5C76">
      <w:pPr>
        <w:pStyle w:val="ListParagraph"/>
        <w:spacing w:line="360" w:lineRule="auto"/>
        <w:ind w:left="540" w:firstLine="720"/>
        <w:jc w:val="both"/>
        <w:rPr>
          <w:rFonts w:ascii="Times New Roman" w:hAnsi="Times New Roman" w:cs="Times New Roman"/>
          <w:sz w:val="24"/>
          <w:szCs w:val="24"/>
        </w:rPr>
      </w:pPr>
      <w:r w:rsidRPr="000C74CD">
        <w:rPr>
          <w:rFonts w:ascii="Times New Roman" w:hAnsi="Times New Roman" w:cs="Times New Roman"/>
          <w:sz w:val="24"/>
          <w:szCs w:val="24"/>
        </w:rPr>
        <w:t>Di dalam Taman Kota</w:t>
      </w:r>
      <w:r w:rsidR="004A0019" w:rsidRPr="000C74CD">
        <w:rPr>
          <w:rFonts w:ascii="Times New Roman" w:hAnsi="Times New Roman" w:cs="Times New Roman"/>
          <w:sz w:val="24"/>
          <w:szCs w:val="24"/>
        </w:rPr>
        <w:t xml:space="preserve"> masyarakat dapat berinteraksi dengan luas dan mendalam. Taman Kota yang menjadi ruang publik, dianggap sebagai tempat bertemunya antar individu. Oleh karena itu, </w:t>
      </w:r>
      <w:r w:rsidR="00B719A7">
        <w:rPr>
          <w:rFonts w:ascii="Times New Roman" w:hAnsi="Times New Roman" w:cs="Times New Roman"/>
          <w:sz w:val="24"/>
          <w:szCs w:val="24"/>
        </w:rPr>
        <w:t xml:space="preserve">adanya pembangunan </w:t>
      </w:r>
      <w:r w:rsidR="004A0019" w:rsidRPr="000C74CD">
        <w:rPr>
          <w:rFonts w:ascii="Times New Roman" w:hAnsi="Times New Roman" w:cs="Times New Roman"/>
          <w:sz w:val="24"/>
          <w:szCs w:val="24"/>
        </w:rPr>
        <w:t xml:space="preserve">Taman Kota memberikan makna tersendiri bagi masyarakat secara luas. Jika kualitas Tama Kota baik maka, banyak sekali masyarakat yang akan mengunjungi Taman tersebut. Menurut Carr 1922, </w:t>
      </w:r>
      <w:r w:rsidR="004A0019" w:rsidRPr="000C74CD">
        <w:rPr>
          <w:rFonts w:ascii="Times New Roman" w:hAnsi="Times New Roman" w:cs="Times New Roman"/>
          <w:sz w:val="24"/>
          <w:szCs w:val="24"/>
        </w:rPr>
        <w:lastRenderedPageBreak/>
        <w:t>Taman Kota yang menjadi ruang publik di dalam suatu perkotaan harus berkualitas. Kualitas tersebut mencakup yaitu, aspek kebutuhan, aspek hak, serta aspek makna. Aspek kebutuhan, merupakan suatu aspek harus dimanfaatkan guna berbagai kegiatan dan kepentingan masyarakat secara luas. Aspek hak, yaitu ruang publik dapat dimanfaatkan oleh lapisan masyarakat tidak memandang latar belakang, ekonomi, sosial, budaya ataupun disailitas. Aspek makna, yakni Taman Kota sebagai ruang publik memiliki relasi dengan manusia secara luas yang mana di d</w:t>
      </w:r>
      <w:r w:rsidR="0066774F" w:rsidRPr="000C74CD">
        <w:rPr>
          <w:rFonts w:ascii="Times New Roman" w:hAnsi="Times New Roman" w:cs="Times New Roman"/>
          <w:sz w:val="24"/>
          <w:szCs w:val="24"/>
        </w:rPr>
        <w:t xml:space="preserve">alamnya terdapat konteks sosial </w:t>
      </w:r>
      <w:r w:rsidR="0066774F" w:rsidRPr="000C74CD">
        <w:rPr>
          <w:rFonts w:ascii="Times New Roman" w:hAnsi="Times New Roman" w:cs="Times New Roman"/>
          <w:sz w:val="24"/>
          <w:szCs w:val="24"/>
        </w:rPr>
        <w:fldChar w:fldCharType="begin" w:fldLock="1"/>
      </w:r>
      <w:r w:rsidR="0066774F" w:rsidRPr="000C74CD">
        <w:rPr>
          <w:rFonts w:ascii="Times New Roman" w:hAnsi="Times New Roman" w:cs="Times New Roman"/>
          <w:sz w:val="24"/>
          <w:szCs w:val="24"/>
        </w:rPr>
        <w:instrText>ADDIN CSL_CITATION {"citationItems":[{"id":"ITEM-1","itemData":{"DOI":"10.20961/desa-kota.v1i1.12494.84-95","abstract":"&lt;p&gt;Taman kota adalah salah satu jenis ruang terbuka hijau publik yang memiliki aktivitas kompleks. Taman kota sebagai ruang publik perkotaan dikatakan memenuhi kualitas apabila mencapai kelayakan terhadap kriteria: pelayanan pengguna, tingkat aktivitas, tingkat kebermaknaan dan kemudahan akses. Di Kota Surakarta terdapat beberapa taman kota dengan jumlah pengunjung yang berbeda beda. Persepsi dan preferensi pengguna taman kota merupakan salah satu cara untuk mengetahui kualitas taman kota di Kota Surakarta agar dapat digunakan secara maksimal. Tujuan penelitian ini adalah untuk mengetahui kualitas taman kota sebagai ruang publik di Kota Surakarta berdasarkan persepsi dan preferensi pengguna. Metode yang digunakan dalam penelitian ini adalah skoring dengan pendekatan kuantitatif, sementara jenis penelitian ini adalah eksplanatif. Berdasarkan kriteria taman kota, diperoleh taman kota yang masuk ke dalam sampel penelitian yaitu Taman Kompleks Stadion Manahan dan Taman Balekambang. Sampel dari peneliian ini merupakan pengguna taman. Data diperoleh dengan menggunakan kuisioner yang diisi oleh pengguna taman. Analisis tiap kriteria kualitas taman dilakukan dengan menggunakan tabel distribusi frekuensi untuk mengetahui modus pada kategori jawaban setiap variabel. Di akhir analisis dilakukan skoring untuk mengetahui tingkat kualitas taman kota di Kota Surakarta. Hasil analisis menunjukkan bahwa elemen taman kota dengan kondisi baik meliputi tingkat aktivitas, sementara elemen pelayanan pengguna, kebermaknaan dan kemudahan akses berada pada kondisi sedang, sehingga kualitas taman kota di Surakarta berdasarkan persepsi dan preferensi pengguna yaitu Taman Kompleks Stadion Manahan dan Taman Balekambang berada pada kondisi sedang. Berdasarkan teori, isu, serta hasil analisis terkait taman kota, maka diperoleh hasil bahwa kualitas taman kota di Kota Surakarta dalam kondisi baik.&lt;/p&gt;","author":[{"dropping-particle":"","family":"Pratomo","given":"Anggit","non-dropping-particle":"","parse-names":false,"suffix":""},{"dropping-particle":"","family":"Soedwiwahjono","given":"Soedwiwahjono","non-dropping-particle":"","parse-names":false,"suffix":""},{"dropping-particle":"","family":"Miladan","given":"Nur","non-dropping-particle":"","parse-names":false,"suffix":""}],"container-title":"Desa-Kota","id":"ITEM-1","issue":"1","issued":{"date-parts":[["2019"]]},"page":"84","title":"Kualitas Taman Kota Sebagai Ruang Publik Di Kota Surakarta Berdasarkan Persepsi Dan Preferensi Pengguna","type":"article-journal","volume":"1"},"uris":["http://www.mendeley.com/documents/?uuid=f1e9612e-3b3b-4814-92b4-5d607af85d7c"]}],"mendeley":{"formattedCitation":"(Pratomo, Soedwiwahjono and Miladan, 2019)","plainTextFormattedCitation":"(Pratomo, Soedwiwahjono and Miladan, 2019)","previouslyFormattedCitation":"(Pratomo, Soedwiwahjono and Miladan, 2019)"},"properties":{"noteIndex":0},"schema":"https://github.com/citation-style-language/schema/raw/master/csl-citation.json"}</w:instrText>
      </w:r>
      <w:r w:rsidR="0066774F" w:rsidRPr="000C74CD">
        <w:rPr>
          <w:rFonts w:ascii="Times New Roman" w:hAnsi="Times New Roman" w:cs="Times New Roman"/>
          <w:sz w:val="24"/>
          <w:szCs w:val="24"/>
        </w:rPr>
        <w:fldChar w:fldCharType="separate"/>
      </w:r>
      <w:r w:rsidR="0066774F" w:rsidRPr="000C74CD">
        <w:rPr>
          <w:rFonts w:ascii="Times New Roman" w:hAnsi="Times New Roman" w:cs="Times New Roman"/>
          <w:noProof/>
          <w:sz w:val="24"/>
          <w:szCs w:val="24"/>
        </w:rPr>
        <w:t>(Pratomo, Soedwiwahjono and Miladan, 2019)</w:t>
      </w:r>
      <w:r w:rsidR="0066774F" w:rsidRPr="000C74CD">
        <w:rPr>
          <w:rFonts w:ascii="Times New Roman" w:hAnsi="Times New Roman" w:cs="Times New Roman"/>
          <w:sz w:val="24"/>
          <w:szCs w:val="24"/>
        </w:rPr>
        <w:fldChar w:fldCharType="end"/>
      </w:r>
      <w:r w:rsidR="0066774F" w:rsidRPr="000C74CD">
        <w:rPr>
          <w:rFonts w:ascii="Times New Roman" w:hAnsi="Times New Roman" w:cs="Times New Roman"/>
          <w:sz w:val="24"/>
          <w:szCs w:val="24"/>
        </w:rPr>
        <w:t>.</w:t>
      </w:r>
    </w:p>
    <w:p w:rsidR="001D036F" w:rsidRPr="000C74CD" w:rsidRDefault="005F213A" w:rsidP="008D5C76">
      <w:pPr>
        <w:pStyle w:val="ListParagraph"/>
        <w:spacing w:line="360" w:lineRule="auto"/>
        <w:ind w:left="540" w:firstLine="720"/>
        <w:jc w:val="both"/>
        <w:rPr>
          <w:rFonts w:ascii="Times New Roman" w:hAnsi="Times New Roman" w:cs="Times New Roman"/>
          <w:sz w:val="24"/>
          <w:szCs w:val="24"/>
        </w:rPr>
      </w:pPr>
      <w:r w:rsidRPr="000C74CD">
        <w:rPr>
          <w:rFonts w:ascii="Times New Roman" w:hAnsi="Times New Roman" w:cs="Times New Roman"/>
          <w:sz w:val="24"/>
          <w:szCs w:val="24"/>
        </w:rPr>
        <w:t>Adanya Taman Kota memberikan pandangan</w:t>
      </w:r>
      <w:r w:rsidR="00A7301E" w:rsidRPr="000C74CD">
        <w:rPr>
          <w:rFonts w:ascii="Times New Roman" w:hAnsi="Times New Roman" w:cs="Times New Roman"/>
          <w:sz w:val="24"/>
          <w:szCs w:val="24"/>
        </w:rPr>
        <w:t xml:space="preserve"> tersendiri. Sebab, di dalam taman terjadi interaksi pada masyarakat. Interaksi tersebut timbul </w:t>
      </w:r>
      <w:r w:rsidR="00CF795C" w:rsidRPr="000C74CD">
        <w:rPr>
          <w:rFonts w:ascii="Times New Roman" w:hAnsi="Times New Roman" w:cs="Times New Roman"/>
          <w:sz w:val="24"/>
          <w:szCs w:val="24"/>
        </w:rPr>
        <w:t xml:space="preserve">baik karena </w:t>
      </w:r>
      <w:r w:rsidR="00A7301E" w:rsidRPr="000C74CD">
        <w:rPr>
          <w:rFonts w:ascii="Times New Roman" w:hAnsi="Times New Roman" w:cs="Times New Roman"/>
          <w:sz w:val="24"/>
          <w:szCs w:val="24"/>
        </w:rPr>
        <w:t>ketidaksengajaan ataup</w:t>
      </w:r>
      <w:r w:rsidR="000A5233" w:rsidRPr="000C74CD">
        <w:rPr>
          <w:rFonts w:ascii="Times New Roman" w:hAnsi="Times New Roman" w:cs="Times New Roman"/>
          <w:sz w:val="24"/>
          <w:szCs w:val="24"/>
        </w:rPr>
        <w:t>un disengaja oleh individu.</w:t>
      </w:r>
      <w:r w:rsidR="004D29F4" w:rsidRPr="000C74CD">
        <w:rPr>
          <w:rFonts w:ascii="Times New Roman" w:hAnsi="Times New Roman" w:cs="Times New Roman"/>
          <w:sz w:val="24"/>
          <w:szCs w:val="24"/>
        </w:rPr>
        <w:t xml:space="preserve"> </w:t>
      </w:r>
      <w:r w:rsidR="00CF795C" w:rsidRPr="000C74CD">
        <w:rPr>
          <w:rFonts w:ascii="Times New Roman" w:hAnsi="Times New Roman" w:cs="Times New Roman"/>
          <w:sz w:val="24"/>
          <w:szCs w:val="24"/>
        </w:rPr>
        <w:t>Ketidaksengajaan</w:t>
      </w:r>
      <w:r w:rsidR="000A5233" w:rsidRPr="000C74CD">
        <w:rPr>
          <w:rFonts w:ascii="Times New Roman" w:hAnsi="Times New Roman" w:cs="Times New Roman"/>
          <w:sz w:val="24"/>
          <w:szCs w:val="24"/>
        </w:rPr>
        <w:t xml:space="preserve"> individu </w:t>
      </w:r>
      <w:r w:rsidR="00CF795C" w:rsidRPr="000C74CD">
        <w:rPr>
          <w:rFonts w:ascii="Times New Roman" w:hAnsi="Times New Roman" w:cs="Times New Roman"/>
          <w:sz w:val="24"/>
          <w:szCs w:val="24"/>
        </w:rPr>
        <w:t xml:space="preserve">yang </w:t>
      </w:r>
      <w:r w:rsidR="000A5233" w:rsidRPr="000C74CD">
        <w:rPr>
          <w:rFonts w:ascii="Times New Roman" w:hAnsi="Times New Roman" w:cs="Times New Roman"/>
          <w:sz w:val="24"/>
          <w:szCs w:val="24"/>
        </w:rPr>
        <w:t xml:space="preserve">bertemu </w:t>
      </w:r>
      <w:r w:rsidR="00CF795C" w:rsidRPr="000C74CD">
        <w:rPr>
          <w:rFonts w:ascii="Times New Roman" w:hAnsi="Times New Roman" w:cs="Times New Roman"/>
          <w:sz w:val="24"/>
          <w:szCs w:val="24"/>
        </w:rPr>
        <w:t xml:space="preserve">dengan </w:t>
      </w:r>
      <w:r w:rsidR="000A5233" w:rsidRPr="000C74CD">
        <w:rPr>
          <w:rFonts w:ascii="Times New Roman" w:hAnsi="Times New Roman" w:cs="Times New Roman"/>
          <w:sz w:val="24"/>
          <w:szCs w:val="24"/>
        </w:rPr>
        <w:t xml:space="preserve">melakukan interaksi dengan individu lain tanpa saling mengenal. </w:t>
      </w:r>
      <w:r w:rsidR="00CF795C" w:rsidRPr="000C74CD">
        <w:rPr>
          <w:rFonts w:ascii="Times New Roman" w:hAnsi="Times New Roman" w:cs="Times New Roman"/>
          <w:sz w:val="24"/>
          <w:szCs w:val="24"/>
        </w:rPr>
        <w:t xml:space="preserve">Sedangkan jika disengaja yaitu, interaksi yang terjadi telah direncanakan oleh individu dengan </w:t>
      </w:r>
      <w:r w:rsidR="00CF795C" w:rsidRPr="000C74CD">
        <w:rPr>
          <w:rFonts w:ascii="Times New Roman" w:hAnsi="Times New Roman" w:cs="Times New Roman"/>
          <w:sz w:val="24"/>
          <w:szCs w:val="24"/>
        </w:rPr>
        <w:lastRenderedPageBreak/>
        <w:t xml:space="preserve">individu lainnya. Hal ini seperti ketika individu yang telah melakukan rencana untuk bertemu di taman. </w:t>
      </w:r>
      <w:r w:rsidR="00433514" w:rsidRPr="000C74CD">
        <w:rPr>
          <w:rFonts w:ascii="Times New Roman" w:hAnsi="Times New Roman" w:cs="Times New Roman"/>
          <w:sz w:val="24"/>
          <w:szCs w:val="24"/>
        </w:rPr>
        <w:t>Bagi sebagian besar masyarakat Sidoarjo, Taman Kota memberikan ruang bagi mereka untuk berinteraksi dengan masyarakat lain. Biasanya, mereka akan mengajak anak-anak untuk bermain agar dapat berkenalan dengan individu lain. Kecenderungan anak-anak bermain di arena bermain di satu tempat dan bersama-sama menyebabkan mereka saling berinteraksi. Tidak jarang mereka akan berkenalan satu sama lain. Namun saat memasuki waktu menjelang pulang maka terjadi perpisahan dan terkadang mereka sudah lupa. Dari sini terlihat bawah anak-anak dapat untuk menunjukkan kepercayaan yang ada pada dirinya. Proses interaksi serta komunikasi yang ada di taman membentuk suatu hubu</w:t>
      </w:r>
      <w:r w:rsidR="0066774F" w:rsidRPr="000C74CD">
        <w:rPr>
          <w:rFonts w:ascii="Times New Roman" w:hAnsi="Times New Roman" w:cs="Times New Roman"/>
          <w:sz w:val="24"/>
          <w:szCs w:val="24"/>
        </w:rPr>
        <w:t>ngan satu sama lain antar warga.</w:t>
      </w:r>
      <w:r w:rsidR="00461EB6" w:rsidRPr="000C74CD">
        <w:rPr>
          <w:rFonts w:ascii="Times New Roman" w:hAnsi="Times New Roman" w:cs="Times New Roman"/>
          <w:sz w:val="24"/>
          <w:szCs w:val="24"/>
        </w:rPr>
        <w:t xml:space="preserve"> Menurut Dimas dan Tri </w:t>
      </w:r>
      <w:r w:rsidR="00461EB6" w:rsidRPr="000C74CD">
        <w:rPr>
          <w:rFonts w:ascii="Times New Roman" w:hAnsi="Times New Roman" w:cs="Times New Roman"/>
          <w:sz w:val="24"/>
          <w:szCs w:val="24"/>
        </w:rPr>
        <w:fldChar w:fldCharType="begin" w:fldLock="1"/>
      </w:r>
      <w:r w:rsidR="00461EB6" w:rsidRPr="000C74CD">
        <w:rPr>
          <w:rFonts w:ascii="Times New Roman" w:hAnsi="Times New Roman" w:cs="Times New Roman"/>
          <w:sz w:val="24"/>
          <w:szCs w:val="24"/>
        </w:rPr>
        <w:instrText>ADDIN CSL_CITATION {"citationItems":[{"id":"ITEM-1","itemData":{"ISSN":"2252-9195","abstract":"Title from content provider.","author":[{"dropping-particle":"","family":"Wicaksono","given":"Dimas","non-dropping-particle":"","parse-names":false,"suffix":""},{"dropping-particle":"","family":"Munasari","given":"Tri","non-dropping-particle":"","parse-names":false,"suffix":""}],"container-title":"Indonesian Journal of Conservation","id":"ITEM-1","issue":"2","issued":{"date-parts":[["2019"]]},"page":"131-137","title":"Perencanaan Dan Pengembangan Biopark Pada Taman Madukoro Sebagai Atribut Kota Hijau Di Semarang","type":"article-journal","volume":"8"},"uris":["http://www.mendeley.com/documents/?uuid=9f350151-94c4-40ee-b826-b127620c79da"]}],"mendeley":{"formattedCitation":"(Wicaksono and Munasari, 2019)","manualFormatting":"(2019)","plainTextFormattedCitation":"(Wicaksono and Munasari, 2019)"},"properties":{"noteIndex":0},"schema":"https://github.com/citation-style-language/schema/raw/master/csl-citation.json"}</w:instrText>
      </w:r>
      <w:r w:rsidR="00461EB6" w:rsidRPr="000C74CD">
        <w:rPr>
          <w:rFonts w:ascii="Times New Roman" w:hAnsi="Times New Roman" w:cs="Times New Roman"/>
          <w:sz w:val="24"/>
          <w:szCs w:val="24"/>
        </w:rPr>
        <w:fldChar w:fldCharType="separate"/>
      </w:r>
      <w:r w:rsidR="00461EB6" w:rsidRPr="000C74CD">
        <w:rPr>
          <w:rFonts w:ascii="Times New Roman" w:hAnsi="Times New Roman" w:cs="Times New Roman"/>
          <w:noProof/>
          <w:sz w:val="24"/>
          <w:szCs w:val="24"/>
        </w:rPr>
        <w:t>(2019)</w:t>
      </w:r>
      <w:r w:rsidR="00461EB6" w:rsidRPr="000C74CD">
        <w:rPr>
          <w:rFonts w:ascii="Times New Roman" w:hAnsi="Times New Roman" w:cs="Times New Roman"/>
          <w:sz w:val="24"/>
          <w:szCs w:val="24"/>
        </w:rPr>
        <w:fldChar w:fldCharType="end"/>
      </w:r>
      <w:r w:rsidR="00461EB6" w:rsidRPr="000C74CD">
        <w:rPr>
          <w:rFonts w:ascii="Times New Roman" w:hAnsi="Times New Roman" w:cs="Times New Roman"/>
          <w:sz w:val="24"/>
          <w:szCs w:val="24"/>
        </w:rPr>
        <w:t xml:space="preserve"> keberadaan taman kota merupakan unsur yang penting, sebab menjaga keutuhan ekologi dalam kehidupan perkotaan. </w:t>
      </w:r>
    </w:p>
    <w:p w:rsidR="00C36256" w:rsidRPr="000C74CD" w:rsidRDefault="002027DB" w:rsidP="008D5C76">
      <w:pPr>
        <w:pStyle w:val="ListParagraph"/>
        <w:spacing w:line="360" w:lineRule="auto"/>
        <w:ind w:left="540" w:firstLine="720"/>
        <w:jc w:val="both"/>
        <w:rPr>
          <w:rFonts w:ascii="Times New Roman" w:hAnsi="Times New Roman" w:cs="Times New Roman"/>
          <w:sz w:val="24"/>
          <w:szCs w:val="24"/>
        </w:rPr>
      </w:pPr>
      <w:r w:rsidRPr="000C74CD">
        <w:rPr>
          <w:rFonts w:ascii="Times New Roman" w:hAnsi="Times New Roman" w:cs="Times New Roman"/>
          <w:sz w:val="24"/>
          <w:szCs w:val="24"/>
        </w:rPr>
        <w:t xml:space="preserve">Bagi kaum remaja taman memberikan ruang bagi mereka untuk </w:t>
      </w:r>
      <w:r w:rsidRPr="000C74CD">
        <w:rPr>
          <w:rFonts w:ascii="Times New Roman" w:hAnsi="Times New Roman" w:cs="Times New Roman"/>
          <w:sz w:val="24"/>
          <w:szCs w:val="24"/>
        </w:rPr>
        <w:lastRenderedPageBreak/>
        <w:t xml:space="preserve">berekspresi. Remaja yang cenderung lebih suka bersosialisasi dengan teman-temannya sangat membutuhkan tempat untuk merealisasikannya. Adanya taman memberikan para remaja tempat agar mereka dapat bertemu. Rasa ingin tahu yang tinggi menjadikan remaja bertemu tidak harus di satu tempat ruang publik saja, melainkan beberapa tempat. Biasanya taman dianggap lebih nyaman selain alun-alun kota. Di taman para remaja dapat berkumpul dengan komunitas, teman, ataupun sejenisnya untuk melakukan kegiatan aktivitasnya. Adapun remaja yang memanfaatkan taman sebagai tempat untuk bekerja kelompok. </w:t>
      </w:r>
    </w:p>
    <w:p w:rsidR="00056739" w:rsidRPr="000C74CD" w:rsidRDefault="002027DB" w:rsidP="008D5C76">
      <w:pPr>
        <w:pStyle w:val="ListParagraph"/>
        <w:spacing w:line="360" w:lineRule="auto"/>
        <w:ind w:left="540" w:firstLine="720"/>
        <w:jc w:val="both"/>
        <w:rPr>
          <w:rFonts w:ascii="Times New Roman" w:hAnsi="Times New Roman" w:cs="Times New Roman"/>
          <w:sz w:val="24"/>
          <w:szCs w:val="24"/>
        </w:rPr>
      </w:pPr>
      <w:r w:rsidRPr="000C74CD">
        <w:rPr>
          <w:rFonts w:ascii="Times New Roman" w:hAnsi="Times New Roman" w:cs="Times New Roman"/>
          <w:sz w:val="24"/>
          <w:szCs w:val="24"/>
        </w:rPr>
        <w:t xml:space="preserve">Bagi orang dewasa keberadaan taman memberikan perubahan yang cukup signifikan terhadap kehidupannya. Adanya taman tersebut para orang dewasa ini dapat melakukan aktivitasnya seperti </w:t>
      </w:r>
      <w:r w:rsidR="00524BBE" w:rsidRPr="000C74CD">
        <w:rPr>
          <w:rFonts w:ascii="Times New Roman" w:hAnsi="Times New Roman" w:cs="Times New Roman"/>
          <w:sz w:val="24"/>
          <w:szCs w:val="24"/>
        </w:rPr>
        <w:t>jalan-jalan</w:t>
      </w:r>
      <w:r w:rsidR="0064383C" w:rsidRPr="000C74CD">
        <w:rPr>
          <w:rFonts w:ascii="Times New Roman" w:hAnsi="Times New Roman" w:cs="Times New Roman"/>
          <w:sz w:val="24"/>
          <w:szCs w:val="24"/>
        </w:rPr>
        <w:t>,</w:t>
      </w:r>
      <w:r w:rsidR="00524BBE" w:rsidRPr="000C74CD">
        <w:rPr>
          <w:rFonts w:ascii="Times New Roman" w:hAnsi="Times New Roman" w:cs="Times New Roman"/>
          <w:sz w:val="24"/>
          <w:szCs w:val="24"/>
        </w:rPr>
        <w:t xml:space="preserve"> </w:t>
      </w:r>
      <w:r w:rsidRPr="000C74CD">
        <w:rPr>
          <w:rFonts w:ascii="Times New Roman" w:hAnsi="Times New Roman" w:cs="Times New Roman"/>
          <w:sz w:val="24"/>
          <w:szCs w:val="24"/>
        </w:rPr>
        <w:t>olahraga, dan sebagainya. Taman Kota Sidoarjo yang memiliki fasilitas untuk berolahraga, memberikan tempat bagi orang tua untu</w:t>
      </w:r>
      <w:r w:rsidR="00524BBE" w:rsidRPr="000C74CD">
        <w:rPr>
          <w:rFonts w:ascii="Times New Roman" w:hAnsi="Times New Roman" w:cs="Times New Roman"/>
          <w:sz w:val="24"/>
          <w:szCs w:val="24"/>
        </w:rPr>
        <w:t xml:space="preserve">k menikmati fasilitas tersebut.  </w:t>
      </w:r>
      <w:r w:rsidRPr="000C74CD">
        <w:rPr>
          <w:rFonts w:ascii="Times New Roman" w:hAnsi="Times New Roman" w:cs="Times New Roman"/>
          <w:sz w:val="24"/>
          <w:szCs w:val="24"/>
        </w:rPr>
        <w:t xml:space="preserve">Bahkan para orang tua juga dapat menjaga anak-anaknya agar bermain di sekitar taman. Sebab, di </w:t>
      </w:r>
      <w:r w:rsidRPr="000C74CD">
        <w:rPr>
          <w:rFonts w:ascii="Times New Roman" w:hAnsi="Times New Roman" w:cs="Times New Roman"/>
          <w:sz w:val="24"/>
          <w:szCs w:val="24"/>
        </w:rPr>
        <w:lastRenderedPageBreak/>
        <w:t xml:space="preserve">taman tersedia fasilitas sarana dan prasarana berbagai permainan anak-anak. Hal ini menjadikan orang tua dapat mengawasi anaknya di samping menikmati aktivitasnya. Melalui taman tersebut, orang tua merasa bahwa keberadaan taman memberikan dampak yang sangat positif terhadap perkembangan anak. </w:t>
      </w:r>
      <w:r w:rsidR="00524BBE" w:rsidRPr="000C74CD">
        <w:rPr>
          <w:rFonts w:ascii="Times New Roman" w:hAnsi="Times New Roman" w:cs="Times New Roman"/>
          <w:sz w:val="24"/>
          <w:szCs w:val="24"/>
        </w:rPr>
        <w:t xml:space="preserve">Anak dapat bersosialisasi dengan individu lain yang bahkan tidak dikenak. Akibatnya, anak akan peka terhadap lingkungan sekitarnya. </w:t>
      </w:r>
      <w:r w:rsidR="00B75583" w:rsidRPr="000C74CD">
        <w:rPr>
          <w:rFonts w:ascii="Times New Roman" w:hAnsi="Times New Roman" w:cs="Times New Roman"/>
          <w:sz w:val="24"/>
          <w:szCs w:val="24"/>
        </w:rPr>
        <w:t xml:space="preserve">Menurut Christine </w:t>
      </w:r>
      <w:r w:rsidR="00B75583" w:rsidRPr="000C74CD">
        <w:rPr>
          <w:rFonts w:ascii="Times New Roman" w:hAnsi="Times New Roman" w:cs="Times New Roman"/>
          <w:sz w:val="24"/>
          <w:szCs w:val="24"/>
        </w:rPr>
        <w:fldChar w:fldCharType="begin" w:fldLock="1"/>
      </w:r>
      <w:r w:rsidR="00461EB6" w:rsidRPr="000C74CD">
        <w:rPr>
          <w:rFonts w:ascii="Times New Roman" w:hAnsi="Times New Roman" w:cs="Times New Roman"/>
          <w:sz w:val="24"/>
          <w:szCs w:val="24"/>
        </w:rPr>
        <w:instrText>ADDIN CSL_CITATION {"citationItems":[{"id":"ITEM-1","itemData":{"DOI":"10.9744/dimensi.35.1.73-79","ISSN":"0126-219X","abstract":"The development of the city has caused a great influence through the society and the children as the part of the society. The children activity in the city has caused spontaneous playing space in the public space and it is being called \"the invisible playground.\" This phenomenon needs to be realized and needs to be adopted in design, so that it has not only brought negative impact to existence of the city public open space but in contrary it will bring positive influence to the public open space itself. Abstract in Bahasa Indonesia : Perkembangan kota menjadi menarik diamati, karena menimbulkan fenomena yang menarik di masyarakat, terutama bagi anak-anak. Pembangunan kota yang seringkali mengabaikan keikutsertaan anak - anak sebagai elemen sosial kota mengakibatkan timbulkan ruang bermain spontan yang tidak kasat mata atau dalam penelitian ini disebutkan sebagai \" the invisible playground \". Hal ini menarik untuk disadari dan diadopsi dalam desain, sehingga fenomena tersebut bukannya memicu akibat negatif bagi ruang publik kota, melainkan mampu menimbulkan sumbangan yang positif bagi ruang kota itu sendiri. Kata kunci: ruang publik, anak-anak, \"the invisible playground\"","author":[{"dropping-particle":"","family":"Wonoseputro","given":"Christine","non-dropping-particle":"","parse-names":false,"suffix":""}],"container-title":"DIMENSI (Journal of Architecture and Built Environment)","id":"ITEM-1","issue":"1","issued":{"date-parts":[["2007"]]},"page":"73-79","title":"RUANG PUBLIK SEBAGAI TEMPAT BERMAIN BAGI ANAK-ANAK : Studi Kasus Pengembangan \"The Urban Zoo\" bagi Kawasan Pecinan di Singapura","type":"article-journal","volume":"35"},"uris":["http://www.mendeley.com/documents/?uuid=ef05566e-82e6-4fa3-9db7-3e6f48952e80"]}],"mendeley":{"formattedCitation":"(Wonoseputro, 2007)","manualFormatting":"(2007)","plainTextFormattedCitation":"(Wonoseputro, 2007)","previouslyFormattedCitation":"(Wonoseputro, 2007)"},"properties":{"noteIndex":0},"schema":"https://github.com/citation-style-language/schema/raw/master/csl-citation.json"}</w:instrText>
      </w:r>
      <w:r w:rsidR="00B75583" w:rsidRPr="000C74CD">
        <w:rPr>
          <w:rFonts w:ascii="Times New Roman" w:hAnsi="Times New Roman" w:cs="Times New Roman"/>
          <w:sz w:val="24"/>
          <w:szCs w:val="24"/>
        </w:rPr>
        <w:fldChar w:fldCharType="separate"/>
      </w:r>
      <w:r w:rsidR="00B75583" w:rsidRPr="000C74CD">
        <w:rPr>
          <w:rFonts w:ascii="Times New Roman" w:hAnsi="Times New Roman" w:cs="Times New Roman"/>
          <w:noProof/>
          <w:sz w:val="24"/>
          <w:szCs w:val="24"/>
        </w:rPr>
        <w:t>(2007)</w:t>
      </w:r>
      <w:r w:rsidR="00B75583" w:rsidRPr="000C74CD">
        <w:rPr>
          <w:rFonts w:ascii="Times New Roman" w:hAnsi="Times New Roman" w:cs="Times New Roman"/>
          <w:sz w:val="24"/>
          <w:szCs w:val="24"/>
        </w:rPr>
        <w:fldChar w:fldCharType="end"/>
      </w:r>
      <w:r w:rsidR="00B75583" w:rsidRPr="000C74CD">
        <w:rPr>
          <w:rFonts w:ascii="Times New Roman" w:hAnsi="Times New Roman" w:cs="Times New Roman"/>
          <w:sz w:val="24"/>
          <w:szCs w:val="24"/>
        </w:rPr>
        <w:t xml:space="preserve"> , </w:t>
      </w:r>
      <w:r w:rsidR="00B719A7">
        <w:rPr>
          <w:rFonts w:ascii="Times New Roman" w:hAnsi="Times New Roman" w:cs="Times New Roman"/>
          <w:sz w:val="24"/>
          <w:szCs w:val="24"/>
        </w:rPr>
        <w:t xml:space="preserve">keberadaan </w:t>
      </w:r>
      <w:r w:rsidR="00B75583" w:rsidRPr="000C74CD">
        <w:rPr>
          <w:rFonts w:ascii="Times New Roman" w:hAnsi="Times New Roman" w:cs="Times New Roman"/>
          <w:sz w:val="24"/>
          <w:szCs w:val="24"/>
        </w:rPr>
        <w:t xml:space="preserve">taman sebagai ruang bermain anak memberikan dampak pada tumbuh kembang lebih baik. </w:t>
      </w:r>
    </w:p>
    <w:p w:rsidR="00DA416C" w:rsidRPr="000C74CD" w:rsidRDefault="00DE04BA" w:rsidP="008D5C76">
      <w:pPr>
        <w:pStyle w:val="ListParagraph"/>
        <w:numPr>
          <w:ilvl w:val="0"/>
          <w:numId w:val="4"/>
        </w:numPr>
        <w:spacing w:line="360" w:lineRule="auto"/>
        <w:ind w:left="540"/>
        <w:jc w:val="both"/>
        <w:rPr>
          <w:rFonts w:ascii="Times New Roman" w:hAnsi="Times New Roman" w:cs="Times New Roman"/>
          <w:b/>
          <w:sz w:val="24"/>
          <w:szCs w:val="24"/>
        </w:rPr>
      </w:pPr>
      <w:r w:rsidRPr="000C74CD">
        <w:rPr>
          <w:rFonts w:ascii="Times New Roman" w:hAnsi="Times New Roman" w:cs="Times New Roman"/>
          <w:b/>
          <w:sz w:val="24"/>
          <w:szCs w:val="24"/>
        </w:rPr>
        <w:t xml:space="preserve">Fungsi </w:t>
      </w:r>
      <w:r w:rsidR="00DA416C" w:rsidRPr="000C74CD">
        <w:rPr>
          <w:rFonts w:ascii="Times New Roman" w:hAnsi="Times New Roman" w:cs="Times New Roman"/>
          <w:b/>
          <w:sz w:val="24"/>
          <w:szCs w:val="24"/>
        </w:rPr>
        <w:t xml:space="preserve">adanya taman kota bagi masyarakat </w:t>
      </w:r>
      <w:r w:rsidRPr="000C74CD">
        <w:rPr>
          <w:rFonts w:ascii="Times New Roman" w:hAnsi="Times New Roman" w:cs="Times New Roman"/>
          <w:b/>
          <w:sz w:val="24"/>
          <w:szCs w:val="24"/>
        </w:rPr>
        <w:t>Sidoarjo</w:t>
      </w:r>
    </w:p>
    <w:p w:rsidR="00E37071" w:rsidRPr="000C74CD" w:rsidRDefault="00CE57E3" w:rsidP="008D5C76">
      <w:pPr>
        <w:pStyle w:val="ListParagraph"/>
        <w:spacing w:line="360" w:lineRule="auto"/>
        <w:ind w:left="540" w:firstLine="360"/>
        <w:jc w:val="both"/>
        <w:rPr>
          <w:rFonts w:ascii="Times New Roman" w:hAnsi="Times New Roman" w:cs="Times New Roman"/>
          <w:sz w:val="24"/>
          <w:szCs w:val="24"/>
        </w:rPr>
      </w:pPr>
      <w:r w:rsidRPr="000C74CD">
        <w:rPr>
          <w:rFonts w:ascii="Times New Roman" w:hAnsi="Times New Roman" w:cs="Times New Roman"/>
          <w:sz w:val="24"/>
          <w:szCs w:val="24"/>
        </w:rPr>
        <w:t xml:space="preserve">Taman memiliki banyak sekali fungsi bagi masyarakat. Menurut Atmojo, taman kota memiliki berbagai fungsi baik itu ekonomi, hidrologis, ekologi dan sejenisnya </w:t>
      </w:r>
      <w:r w:rsidRPr="000C74CD">
        <w:rPr>
          <w:rFonts w:ascii="Times New Roman" w:hAnsi="Times New Roman" w:cs="Times New Roman"/>
          <w:sz w:val="24"/>
          <w:szCs w:val="24"/>
        </w:rPr>
        <w:fldChar w:fldCharType="begin" w:fldLock="1"/>
      </w:r>
      <w:r w:rsidRPr="000C74CD">
        <w:rPr>
          <w:rFonts w:ascii="Times New Roman" w:hAnsi="Times New Roman" w:cs="Times New Roman"/>
          <w:sz w:val="24"/>
          <w:szCs w:val="24"/>
        </w:rPr>
        <w:instrText>ADDIN CSL_CITATION {"citationItems":[{"id":"ITEM-1","itemData":{"author":[{"dropping-particle":"","family":"Ambrosius Alfonso Korasony Sevili Gobang","given":"","non-dropping-particle":"","parse-names":false,"suffix":""}],"id":"ITEM-1","issue":"26","issued":{"date-parts":[["2019"]]},"page":"25-32","title":"Eksistensi rth publik bagi generasi milenial di kota maumere","type":"article-journal"},"uris":["http://www.mendeley.com/documents/?uuid=75a6885a-c100-48e0-903c-32f6c8ca75da"]}],"mendeley":{"formattedCitation":"(Ambrosius Alfonso Korasony Sevili Gobang, 2019)","manualFormatting":" (Gobang, 2019)","plainTextFormattedCitation":"(Ambrosius Alfonso Korasony Sevili Gobang, 2019)","previouslyFormattedCitation":"(Ambrosius Alfonso Korasony Sevili Gobang, 2019)"},"properties":{"noteIndex":0},"schema":"https://github.com/citation-style-language/schema/raw/master/csl-citation.json"}</w:instrText>
      </w:r>
      <w:r w:rsidRPr="000C74CD">
        <w:rPr>
          <w:rFonts w:ascii="Times New Roman" w:hAnsi="Times New Roman" w:cs="Times New Roman"/>
          <w:sz w:val="24"/>
          <w:szCs w:val="24"/>
        </w:rPr>
        <w:fldChar w:fldCharType="separate"/>
      </w:r>
      <w:r w:rsidRPr="000C74CD">
        <w:rPr>
          <w:rFonts w:ascii="Times New Roman" w:hAnsi="Times New Roman" w:cs="Times New Roman"/>
          <w:noProof/>
          <w:sz w:val="24"/>
          <w:szCs w:val="24"/>
        </w:rPr>
        <w:t xml:space="preserve"> (Gobang, 2019)</w:t>
      </w:r>
      <w:r w:rsidRPr="000C74CD">
        <w:rPr>
          <w:rFonts w:ascii="Times New Roman" w:hAnsi="Times New Roman" w:cs="Times New Roman"/>
          <w:sz w:val="24"/>
          <w:szCs w:val="24"/>
        </w:rPr>
        <w:fldChar w:fldCharType="end"/>
      </w:r>
      <w:r w:rsidR="00E37071" w:rsidRPr="000C74CD">
        <w:rPr>
          <w:rFonts w:ascii="Times New Roman" w:hAnsi="Times New Roman" w:cs="Times New Roman"/>
          <w:sz w:val="24"/>
          <w:szCs w:val="24"/>
        </w:rPr>
        <w:t xml:space="preserve">Adapun fungsi dari Taman Kota sebagai ruang publik yaitu, fungsi rekreasi, fungsi sosial, fungsi estetik, fungsi biologis, dan fungsi fisik. </w:t>
      </w:r>
    </w:p>
    <w:p w:rsidR="00056739" w:rsidRPr="000C74CD" w:rsidRDefault="00DE04BA" w:rsidP="008D5C76">
      <w:pPr>
        <w:pStyle w:val="ListParagraph"/>
        <w:numPr>
          <w:ilvl w:val="0"/>
          <w:numId w:val="5"/>
        </w:numPr>
        <w:spacing w:line="360" w:lineRule="auto"/>
        <w:ind w:left="540"/>
        <w:jc w:val="both"/>
        <w:rPr>
          <w:rFonts w:ascii="Times New Roman" w:hAnsi="Times New Roman" w:cs="Times New Roman"/>
          <w:sz w:val="24"/>
          <w:szCs w:val="24"/>
        </w:rPr>
      </w:pPr>
      <w:r w:rsidRPr="000C74CD">
        <w:rPr>
          <w:rFonts w:ascii="Times New Roman" w:hAnsi="Times New Roman" w:cs="Times New Roman"/>
          <w:sz w:val="24"/>
          <w:szCs w:val="24"/>
        </w:rPr>
        <w:t>F</w:t>
      </w:r>
      <w:r w:rsidR="005F213A" w:rsidRPr="000C74CD">
        <w:rPr>
          <w:rFonts w:ascii="Times New Roman" w:hAnsi="Times New Roman" w:cs="Times New Roman"/>
          <w:sz w:val="24"/>
          <w:szCs w:val="24"/>
        </w:rPr>
        <w:t>ungsi sosial</w:t>
      </w:r>
    </w:p>
    <w:p w:rsidR="00F553A6" w:rsidRPr="000C74CD" w:rsidRDefault="005F213A" w:rsidP="008D5C76">
      <w:pPr>
        <w:pStyle w:val="ListParagraph"/>
        <w:spacing w:line="360" w:lineRule="auto"/>
        <w:ind w:left="540" w:firstLine="360"/>
        <w:jc w:val="both"/>
        <w:rPr>
          <w:rFonts w:ascii="Times New Roman" w:hAnsi="Times New Roman" w:cs="Times New Roman"/>
          <w:sz w:val="24"/>
          <w:szCs w:val="24"/>
        </w:rPr>
      </w:pPr>
      <w:r w:rsidRPr="000C74CD">
        <w:rPr>
          <w:rFonts w:ascii="Times New Roman" w:hAnsi="Times New Roman" w:cs="Times New Roman"/>
          <w:sz w:val="24"/>
          <w:szCs w:val="24"/>
        </w:rPr>
        <w:t xml:space="preserve">Fungsi sosial </w:t>
      </w:r>
      <w:r w:rsidR="00AC41A2" w:rsidRPr="000C74CD">
        <w:rPr>
          <w:rFonts w:ascii="Times New Roman" w:hAnsi="Times New Roman" w:cs="Times New Roman"/>
          <w:sz w:val="24"/>
          <w:szCs w:val="24"/>
        </w:rPr>
        <w:t xml:space="preserve">taman juga dijadikan sebagai tempat bersosialisasi dengan </w:t>
      </w:r>
      <w:r w:rsidR="00AC41A2" w:rsidRPr="000C74CD">
        <w:rPr>
          <w:rFonts w:ascii="Times New Roman" w:hAnsi="Times New Roman" w:cs="Times New Roman"/>
          <w:sz w:val="24"/>
          <w:szCs w:val="24"/>
        </w:rPr>
        <w:lastRenderedPageBreak/>
        <w:t>individu lain. Tidak heran jika banyak komunitas atau kelompok yang seringkali menjadikan Taman Kota sebagai tempat bersosialisasi.</w:t>
      </w:r>
      <w:r w:rsidRPr="000C74CD">
        <w:rPr>
          <w:rFonts w:ascii="Times New Roman" w:hAnsi="Times New Roman" w:cs="Times New Roman"/>
          <w:sz w:val="24"/>
          <w:szCs w:val="24"/>
        </w:rPr>
        <w:t xml:space="preserve"> </w:t>
      </w:r>
      <w:r w:rsidR="00056739" w:rsidRPr="000C74CD">
        <w:rPr>
          <w:rFonts w:ascii="Times New Roman" w:hAnsi="Times New Roman" w:cs="Times New Roman"/>
          <w:sz w:val="24"/>
          <w:szCs w:val="24"/>
        </w:rPr>
        <w:t xml:space="preserve">Adanya taman kota memberikan ruang bagi masyarakat untuk bersosialisasi. Masyarakat perkotaan yang sedikit memilki waktu menjadikan sosialisasi dengan individu lain menjadi sedikit. Akibatnya mereka mudah lelah, stress, dan sebagainya. Melalui taman kota masyarakat dapat bersosialisasi dengan individu lain baik yang dikenal ataupun tidak dikenal. </w:t>
      </w:r>
      <w:r w:rsidR="00F553A6" w:rsidRPr="000C74CD">
        <w:rPr>
          <w:rFonts w:ascii="Times New Roman" w:hAnsi="Times New Roman" w:cs="Times New Roman"/>
          <w:sz w:val="24"/>
          <w:szCs w:val="24"/>
        </w:rPr>
        <w:t xml:space="preserve">Taman Kota sebagai ruang publik, menjadi suatu wadah interaksi bagi warga. Sebab, di dalam taman kota memberikan ruang bagi masyarakat untuk saling mengenal dan bertemu satu sama lain. Taman Kota dibentuk dan ditata dengan matang, tujuannya agar masyarakat nyaman. Akibatnya, masyarakat dapat saling bersosialisasi dengan lama </w:t>
      </w:r>
      <w:r w:rsidR="00F553A6" w:rsidRPr="000C74CD">
        <w:rPr>
          <w:rFonts w:ascii="Times New Roman" w:hAnsi="Times New Roman" w:cs="Times New Roman"/>
          <w:sz w:val="24"/>
          <w:szCs w:val="24"/>
        </w:rPr>
        <w:fldChar w:fldCharType="begin" w:fldLock="1"/>
      </w:r>
      <w:r w:rsidR="00C4278E" w:rsidRPr="000C74CD">
        <w:rPr>
          <w:rFonts w:ascii="Times New Roman" w:hAnsi="Times New Roman" w:cs="Times New Roman"/>
          <w:sz w:val="24"/>
          <w:szCs w:val="24"/>
        </w:rPr>
        <w:instrText>ADDIN CSL_CITATION {"citationItems":[{"id":"ITEM-1","itemData":{"DOI":"10.14710/mdl.13.2.2013.57-64","ISSN":"2598-327X","abstract":"Masyarakat Banjarbaru modern tetap membutuhkan kedekatan yang harmonis terhadap lingkungan alami yang menyehatkan. Salah satu solusi pemenuhan kebutuhan ini tidak lain adalah Ruang Terbuka Hijau (RTH). di mana keberadaannya merupakan bagian penting …","author":[{"dropping-particle":"","family":"Widiastuti","given":"Kurnia","non-dropping-particle":"","parse-names":false,"suffix":""}],"container-title":"Junal Modul","id":"ITEM-1","issue":"2","issued":{"date-parts":[["2013"]]},"page":"57-64","title":"Taman Kota Dan Jalur Hijau Jalan Sebagai Ruang Terbuka Hijau Publik Di Banjarbaru","type":"article-journal","volume":"13"},"uris":["http://www.mendeley.com/documents/?uuid=287a3080-8fea-4b2b-9ed0-09326b389c3a"]}],"mendeley":{"formattedCitation":"(Widiastuti, 2013)","plainTextFormattedCitation":"(Widiastuti, 2013)","previouslyFormattedCitation":"(Widiastuti, 2013)"},"properties":{"noteIndex":0},"schema":"https://github.com/citation-style-language/schema/raw/master/csl-citation.json"}</w:instrText>
      </w:r>
      <w:r w:rsidR="00F553A6" w:rsidRPr="000C74CD">
        <w:rPr>
          <w:rFonts w:ascii="Times New Roman" w:hAnsi="Times New Roman" w:cs="Times New Roman"/>
          <w:sz w:val="24"/>
          <w:szCs w:val="24"/>
        </w:rPr>
        <w:fldChar w:fldCharType="separate"/>
      </w:r>
      <w:r w:rsidR="00F553A6" w:rsidRPr="000C74CD">
        <w:rPr>
          <w:rFonts w:ascii="Times New Roman" w:hAnsi="Times New Roman" w:cs="Times New Roman"/>
          <w:noProof/>
          <w:sz w:val="24"/>
          <w:szCs w:val="24"/>
        </w:rPr>
        <w:t>(Widiastuti, 2013)</w:t>
      </w:r>
      <w:r w:rsidR="00F553A6" w:rsidRPr="000C74CD">
        <w:rPr>
          <w:rFonts w:ascii="Times New Roman" w:hAnsi="Times New Roman" w:cs="Times New Roman"/>
          <w:sz w:val="24"/>
          <w:szCs w:val="24"/>
        </w:rPr>
        <w:fldChar w:fldCharType="end"/>
      </w:r>
      <w:r w:rsidR="00F553A6" w:rsidRPr="000C74CD">
        <w:rPr>
          <w:rFonts w:ascii="Times New Roman" w:hAnsi="Times New Roman" w:cs="Times New Roman"/>
          <w:sz w:val="24"/>
          <w:szCs w:val="24"/>
        </w:rPr>
        <w:t xml:space="preserve">. </w:t>
      </w:r>
    </w:p>
    <w:p w:rsidR="00284BE5" w:rsidRPr="000C74CD" w:rsidRDefault="00F33543" w:rsidP="008D5C76">
      <w:pPr>
        <w:pStyle w:val="ListParagraph"/>
        <w:spacing w:line="360" w:lineRule="auto"/>
        <w:ind w:left="540" w:firstLine="360"/>
        <w:jc w:val="both"/>
        <w:rPr>
          <w:rFonts w:ascii="Times New Roman" w:hAnsi="Times New Roman" w:cs="Times New Roman"/>
          <w:sz w:val="24"/>
          <w:szCs w:val="24"/>
        </w:rPr>
      </w:pPr>
      <w:r w:rsidRPr="000C74CD">
        <w:rPr>
          <w:rFonts w:ascii="Times New Roman" w:hAnsi="Times New Roman" w:cs="Times New Roman"/>
          <w:sz w:val="24"/>
          <w:szCs w:val="24"/>
        </w:rPr>
        <w:t xml:space="preserve">Sebagaimana hasil penemuan memberikan gambaran bahwa dengan adanya taman masyarakat mengenal satu sama lain. Biasanya jika orang tua menunggu anaknya bermain, maka melakukan perbincangan dengan orang </w:t>
      </w:r>
      <w:r w:rsidRPr="000C74CD">
        <w:rPr>
          <w:rFonts w:ascii="Times New Roman" w:hAnsi="Times New Roman" w:cs="Times New Roman"/>
          <w:sz w:val="24"/>
          <w:szCs w:val="24"/>
        </w:rPr>
        <w:lastRenderedPageBreak/>
        <w:t xml:space="preserve">tua lain. Kecenderungan pembicaraan yaitu mengenai perkembangan anak-anaknya, meskipun hanya sebentar orang tua ini juga merasakan senang. </w:t>
      </w:r>
      <w:r w:rsidR="00884B32" w:rsidRPr="000C74CD">
        <w:rPr>
          <w:rFonts w:ascii="Times New Roman" w:hAnsi="Times New Roman" w:cs="Times New Roman"/>
          <w:sz w:val="24"/>
          <w:szCs w:val="24"/>
        </w:rPr>
        <w:t xml:space="preserve">Di samping itu anak muda juga tidak kalah memanfaatkan ruang publik ini. Anak muda Sidoarjo banyak memanfaatkan sebagai tempat untuk berkumpul. Kebiasaan anak muda di Sidoarjo yang cenderung lebih suka berkumpul dengan teman-temannya, dibandingkan berdiam dirumah. </w:t>
      </w:r>
      <w:r w:rsidR="000247DD" w:rsidRPr="000C74CD">
        <w:rPr>
          <w:rFonts w:ascii="Times New Roman" w:hAnsi="Times New Roman" w:cs="Times New Roman"/>
          <w:sz w:val="24"/>
          <w:szCs w:val="24"/>
        </w:rPr>
        <w:t xml:space="preserve">Adanya taman memudahkan anak muda untuk mendapatkan tempat agar dapat bersosialisasi. Selain itu, generasi zaman dahulu dan saat ini sangat berbeda. Kemajuan teknologi menjadikan anak muda lebih konsumtif. Jika dilihat kebanyakan anak muda selalu mengikuti perekembangan teknologi seperti </w:t>
      </w:r>
      <w:r w:rsidR="000247DD" w:rsidRPr="000C74CD">
        <w:rPr>
          <w:rFonts w:ascii="Times New Roman" w:hAnsi="Times New Roman" w:cs="Times New Roman"/>
          <w:i/>
          <w:sz w:val="24"/>
          <w:szCs w:val="24"/>
        </w:rPr>
        <w:t>smartphone</w:t>
      </w:r>
      <w:r w:rsidR="000247DD" w:rsidRPr="000C74CD">
        <w:rPr>
          <w:rFonts w:ascii="Times New Roman" w:hAnsi="Times New Roman" w:cs="Times New Roman"/>
          <w:sz w:val="24"/>
          <w:szCs w:val="24"/>
        </w:rPr>
        <w:t xml:space="preserve">. Di dalam </w:t>
      </w:r>
      <w:r w:rsidR="000247DD" w:rsidRPr="000C74CD">
        <w:rPr>
          <w:rFonts w:ascii="Times New Roman" w:hAnsi="Times New Roman" w:cs="Times New Roman"/>
          <w:i/>
          <w:sz w:val="24"/>
          <w:szCs w:val="24"/>
        </w:rPr>
        <w:t xml:space="preserve">smartphone </w:t>
      </w:r>
      <w:r w:rsidR="000247DD" w:rsidRPr="000C74CD">
        <w:rPr>
          <w:rFonts w:ascii="Times New Roman" w:hAnsi="Times New Roman" w:cs="Times New Roman"/>
          <w:sz w:val="24"/>
          <w:szCs w:val="24"/>
        </w:rPr>
        <w:t xml:space="preserve">terdapat media sosial, yang mana cenderung dimainkan oleh anak muda. </w:t>
      </w:r>
    </w:p>
    <w:p w:rsidR="00DE04BA" w:rsidRPr="000C74CD" w:rsidRDefault="00DE04BA" w:rsidP="008D5C76">
      <w:pPr>
        <w:pStyle w:val="ListParagraph"/>
        <w:numPr>
          <w:ilvl w:val="0"/>
          <w:numId w:val="5"/>
        </w:numPr>
        <w:spacing w:line="360" w:lineRule="auto"/>
        <w:ind w:left="540"/>
        <w:jc w:val="both"/>
        <w:rPr>
          <w:rFonts w:ascii="Times New Roman" w:hAnsi="Times New Roman" w:cs="Times New Roman"/>
          <w:sz w:val="24"/>
          <w:szCs w:val="24"/>
        </w:rPr>
      </w:pPr>
      <w:r w:rsidRPr="000C74CD">
        <w:rPr>
          <w:rFonts w:ascii="Times New Roman" w:hAnsi="Times New Roman" w:cs="Times New Roman"/>
          <w:sz w:val="24"/>
          <w:szCs w:val="24"/>
        </w:rPr>
        <w:t xml:space="preserve">Fungsi ekonomi </w:t>
      </w:r>
    </w:p>
    <w:p w:rsidR="006C7DD8" w:rsidRPr="000C74CD" w:rsidRDefault="005F213A" w:rsidP="008D5C76">
      <w:pPr>
        <w:pStyle w:val="ListParagraph"/>
        <w:spacing w:line="360" w:lineRule="auto"/>
        <w:ind w:left="540" w:firstLine="360"/>
        <w:jc w:val="both"/>
        <w:rPr>
          <w:rFonts w:ascii="Times New Roman" w:hAnsi="Times New Roman" w:cs="Times New Roman"/>
          <w:sz w:val="24"/>
          <w:szCs w:val="24"/>
        </w:rPr>
      </w:pPr>
      <w:r w:rsidRPr="000C74CD">
        <w:rPr>
          <w:rFonts w:ascii="Times New Roman" w:hAnsi="Times New Roman" w:cs="Times New Roman"/>
          <w:sz w:val="24"/>
          <w:szCs w:val="24"/>
        </w:rPr>
        <w:t xml:space="preserve">Pembangunan taman ternyata berdampak pada perekonomian sebagian masyarakat. </w:t>
      </w:r>
      <w:r w:rsidR="00CB4D1F" w:rsidRPr="000C74CD">
        <w:rPr>
          <w:rFonts w:ascii="Times New Roman" w:hAnsi="Times New Roman" w:cs="Times New Roman"/>
          <w:sz w:val="24"/>
          <w:szCs w:val="24"/>
        </w:rPr>
        <w:t xml:space="preserve">Banyak sekali pedagang yang berjualan di sekitar taman hingga membentuk suatu pasar </w:t>
      </w:r>
      <w:r w:rsidR="00CB4D1F" w:rsidRPr="000C74CD">
        <w:rPr>
          <w:rFonts w:ascii="Times New Roman" w:hAnsi="Times New Roman" w:cs="Times New Roman"/>
          <w:sz w:val="24"/>
          <w:szCs w:val="24"/>
        </w:rPr>
        <w:lastRenderedPageBreak/>
        <w:t xml:space="preserve">minggu. Pedagang ini berjualan di sepanjang Jl. Ponti yang tidak lain adalah akses di taman. Penjual ini biasanya </w:t>
      </w:r>
      <w:r w:rsidR="004208D8" w:rsidRPr="000C74CD">
        <w:rPr>
          <w:rFonts w:ascii="Times New Roman" w:hAnsi="Times New Roman" w:cs="Times New Roman"/>
          <w:sz w:val="24"/>
          <w:szCs w:val="24"/>
        </w:rPr>
        <w:t>hanya diperbolehkan pada hari minggu di pagi hari. Penyebanya adalah jalan tersebut merupakan akses jalan raya, sehingga tidak diperbolehkan berjualan sembarangan. Hasil menunjukkan bahwa penjual yang berjualan di daerah tersebut di hari minggu sangat ramai. Sebab, pengunjung begitu banyak dan pengunjung biasanya berjalan kaki. Hal ini menjadikan para pengunjung dapat melihat bara</w:t>
      </w:r>
      <w:r w:rsidR="00575A75" w:rsidRPr="000C74CD">
        <w:rPr>
          <w:rFonts w:ascii="Times New Roman" w:hAnsi="Times New Roman" w:cs="Times New Roman"/>
          <w:sz w:val="24"/>
          <w:szCs w:val="24"/>
        </w:rPr>
        <w:t xml:space="preserve">ng dengan detail serta nyaman. Di samping itu, pembangunan taman menjadikan kawasan disekitarnya menjadi berdampak pada nilai investasi, seperti nilai jual tanah menjadi lebih tinggi </w:t>
      </w:r>
      <w:r w:rsidR="00575A75" w:rsidRPr="000C74CD">
        <w:rPr>
          <w:rFonts w:ascii="Times New Roman" w:hAnsi="Times New Roman" w:cs="Times New Roman"/>
          <w:sz w:val="24"/>
          <w:szCs w:val="24"/>
        </w:rPr>
        <w:fldChar w:fldCharType="begin" w:fldLock="1"/>
      </w:r>
      <w:r w:rsidR="00CE57E3" w:rsidRPr="000C74CD">
        <w:rPr>
          <w:rFonts w:ascii="Times New Roman" w:hAnsi="Times New Roman" w:cs="Times New Roman"/>
          <w:sz w:val="24"/>
          <w:szCs w:val="24"/>
        </w:rPr>
        <w:instrText>ADDIN CSL_CITATION {"citationItems":[{"id":"ITEM-1","itemData":{"DOI":"10.33096/losari.v3i1.65","ISSN":"2502-4892","abstract":"Ruang terbuka hijau (RTH) di wilayah perkotaan memiliki fungsi yang penting diantaranya terkait aspek ekologi, sosial budaya, dan estetika. Adapun dalam penyediaannya, haruslah memenuhi kriteria ruang publik yang ideal seperti lokasi yang mudah dijangkau, nyaman, dan memberikan rasa aman bagi penggunanya. Masih kurangnya ketersediaan jumlah RTH publik khususnya hutan kota dan taman kota pada kawasan pusat kota Kaidipang sedikit banyak mempengaruhi fungsi hutan kota dan taman kota tersebut sebagai ruang terbuka hijau (RTH) publik. Tujuan dari penelitian ini adalah untuk mengkaji fungsi dan kriteria penyediaan sebagai ruang terbuka hijau (RTH) publik pada hutan kota dan taman kota serta memberikan rekomendasi dalam peningkatan kualitas hutan kota dan taman kota sebagai ruang terbuka hijau (RTH). Jenis pendekatan yang dilakukan dalam penelitian ini adalah pendekatan kuantitatif. Sementara itu, proses analisis data yang dilakukan membutuhkan fakta yang berhubungan dengan fenomena aktual di hutan kota dan taman kota sebagai RTH publik kawasan pusat kota Kaidipang. Metode analisis yang digunakan dalam penelitian ini adalah analisis deskriptif dan distribusi frekuensi. Berdasarkan hasil analisis tersebut, didapatkan hasil bahwa ruang terbuka hijau (RTH) publik yang cocok digunakan adalah RTH publik yang berfungsi sebagai peneduh dan paru-paru kota, yang dapat menjadi pusat interaksi dan komunikasi masyarakat serta sarana rekreasi. Selain itu, masyarakat memilih RTH publik yang dapat memberikan kenyamanan misalnya dengan menyediakan fasilitas yang memadai.","author":[{"dropping-particle":"","family":"Mannan","given":"Abdul","non-dropping-particle":"","parse-names":false,"suffix":""}],"container-title":"LOSARI : Jurnal Arsitektur Kota dan Pemukiman","id":"ITEM-1","issued":{"date-parts":[["2018"]]},"page":"1-6","title":"Penyediaan Taman Kota Sebagai Ruang Terbuka Hijau (Rth) Di Kawasan Kaidipang Kabupaten Bolaang Mongondow Utara","type":"article-journal"},"uris":["http://www.mendeley.com/documents/?uuid=2f85b9ad-5bf8-4915-abdd-947183f633be"]}],"mendeley":{"formattedCitation":"(Mannan, 2018)","plainTextFormattedCitation":"(Mannan, 2018)","previouslyFormattedCitation":"(Mannan, 2018)"},"properties":{"noteIndex":0},"schema":"https://github.com/citation-style-language/schema/raw/master/csl-citation.json"}</w:instrText>
      </w:r>
      <w:r w:rsidR="00575A75" w:rsidRPr="000C74CD">
        <w:rPr>
          <w:rFonts w:ascii="Times New Roman" w:hAnsi="Times New Roman" w:cs="Times New Roman"/>
          <w:sz w:val="24"/>
          <w:szCs w:val="24"/>
        </w:rPr>
        <w:fldChar w:fldCharType="separate"/>
      </w:r>
      <w:r w:rsidR="00575A75" w:rsidRPr="000C74CD">
        <w:rPr>
          <w:rFonts w:ascii="Times New Roman" w:hAnsi="Times New Roman" w:cs="Times New Roman"/>
          <w:noProof/>
          <w:sz w:val="24"/>
          <w:szCs w:val="24"/>
        </w:rPr>
        <w:t>(Mannan, 2018)</w:t>
      </w:r>
      <w:r w:rsidR="00575A75" w:rsidRPr="000C74CD">
        <w:rPr>
          <w:rFonts w:ascii="Times New Roman" w:hAnsi="Times New Roman" w:cs="Times New Roman"/>
          <w:sz w:val="24"/>
          <w:szCs w:val="24"/>
        </w:rPr>
        <w:fldChar w:fldCharType="end"/>
      </w:r>
      <w:r w:rsidR="00575A75" w:rsidRPr="000C74CD">
        <w:rPr>
          <w:rFonts w:ascii="Times New Roman" w:hAnsi="Times New Roman" w:cs="Times New Roman"/>
          <w:sz w:val="24"/>
          <w:szCs w:val="24"/>
        </w:rPr>
        <w:t xml:space="preserve">. </w:t>
      </w:r>
    </w:p>
    <w:p w:rsidR="00DE04BA" w:rsidRPr="000C74CD" w:rsidRDefault="00DE04BA" w:rsidP="008D5C76">
      <w:pPr>
        <w:pStyle w:val="ListParagraph"/>
        <w:numPr>
          <w:ilvl w:val="0"/>
          <w:numId w:val="5"/>
        </w:numPr>
        <w:spacing w:line="360" w:lineRule="auto"/>
        <w:ind w:left="540"/>
        <w:jc w:val="both"/>
        <w:rPr>
          <w:rFonts w:ascii="Times New Roman" w:hAnsi="Times New Roman" w:cs="Times New Roman"/>
          <w:sz w:val="24"/>
          <w:szCs w:val="24"/>
        </w:rPr>
      </w:pPr>
      <w:r w:rsidRPr="000C74CD">
        <w:rPr>
          <w:rFonts w:ascii="Times New Roman" w:hAnsi="Times New Roman" w:cs="Times New Roman"/>
          <w:sz w:val="24"/>
          <w:szCs w:val="24"/>
        </w:rPr>
        <w:t xml:space="preserve">Fungsi rekreasi </w:t>
      </w:r>
    </w:p>
    <w:p w:rsidR="0029702F" w:rsidRPr="000C74CD" w:rsidRDefault="00433514" w:rsidP="008D5C76">
      <w:pPr>
        <w:pStyle w:val="ListParagraph"/>
        <w:spacing w:line="360" w:lineRule="auto"/>
        <w:ind w:left="540" w:firstLine="360"/>
        <w:jc w:val="both"/>
        <w:rPr>
          <w:rFonts w:ascii="Times New Roman" w:hAnsi="Times New Roman" w:cs="Times New Roman"/>
          <w:sz w:val="24"/>
          <w:szCs w:val="24"/>
        </w:rPr>
      </w:pPr>
      <w:r w:rsidRPr="000C74CD">
        <w:rPr>
          <w:rFonts w:ascii="Times New Roman" w:hAnsi="Times New Roman" w:cs="Times New Roman"/>
          <w:sz w:val="24"/>
          <w:szCs w:val="24"/>
        </w:rPr>
        <w:t xml:space="preserve">Sidoarjo merupakan salah kota yang memiliki kepadatan penduduk tinggi. Banyak masyarakat yang bekerja di industri, mengakibatkan pola kehidupan masyarakat Sidoarjo sangat sibuk. Hal ini mengakibatkan masyarakat jarang sekali bersosialisasi ataupun berinteraksi dengan tetangga di setiap harinya. Tuntutan </w:t>
      </w:r>
      <w:r w:rsidRPr="000C74CD">
        <w:rPr>
          <w:rFonts w:ascii="Times New Roman" w:hAnsi="Times New Roman" w:cs="Times New Roman"/>
          <w:sz w:val="24"/>
          <w:szCs w:val="24"/>
        </w:rPr>
        <w:lastRenderedPageBreak/>
        <w:t>perekonomian yang tinggi menjadikan masyarakat bekerja tidak mengenal waktu. Tidak heran jika libur telah tiba masyarakat akan berhamburan di sudut kota untuk memanjakan diri. Masya</w:t>
      </w:r>
      <w:r w:rsidR="0029702F" w:rsidRPr="000C74CD">
        <w:rPr>
          <w:rFonts w:ascii="Times New Roman" w:hAnsi="Times New Roman" w:cs="Times New Roman"/>
          <w:sz w:val="24"/>
          <w:szCs w:val="24"/>
        </w:rPr>
        <w:t>r</w:t>
      </w:r>
      <w:r w:rsidRPr="000C74CD">
        <w:rPr>
          <w:rFonts w:ascii="Times New Roman" w:hAnsi="Times New Roman" w:cs="Times New Roman"/>
          <w:sz w:val="24"/>
          <w:szCs w:val="24"/>
        </w:rPr>
        <w:t>akat akan berkunjung walaupun hanya sekedar di tempat yang dekat. Biasanya masyarakat datang akan datang di ruang publik seperti mall, cafe, alun-al</w:t>
      </w:r>
      <w:r w:rsidR="0029702F" w:rsidRPr="000C74CD">
        <w:rPr>
          <w:rFonts w:ascii="Times New Roman" w:hAnsi="Times New Roman" w:cs="Times New Roman"/>
          <w:sz w:val="24"/>
          <w:szCs w:val="24"/>
        </w:rPr>
        <w:t>un, taman kota, dan sebagainya.</w:t>
      </w:r>
    </w:p>
    <w:p w:rsidR="0029702F" w:rsidRPr="000C74CD" w:rsidRDefault="0029702F" w:rsidP="008D5C76">
      <w:pPr>
        <w:pStyle w:val="ListParagraph"/>
        <w:spacing w:line="360" w:lineRule="auto"/>
        <w:ind w:left="540" w:firstLine="360"/>
        <w:jc w:val="both"/>
        <w:rPr>
          <w:rFonts w:ascii="Times New Roman" w:hAnsi="Times New Roman" w:cs="Times New Roman"/>
          <w:sz w:val="24"/>
          <w:szCs w:val="24"/>
        </w:rPr>
      </w:pPr>
      <w:r w:rsidRPr="000C74CD">
        <w:rPr>
          <w:rFonts w:ascii="Times New Roman" w:hAnsi="Times New Roman" w:cs="Times New Roman"/>
          <w:sz w:val="24"/>
          <w:szCs w:val="24"/>
        </w:rPr>
        <w:t xml:space="preserve">Fungsi rekreasi yaitu, bagi masyarakat dapat menggunakan Taman Kota sebagai menenangkan pikiran, bersantai, bermain dan sebagainya. Suasana menenangkan pikiran yaitu jika pikiran dan badan dalam kondisi yang sehat, tenang, dan senang. Dengan melihat atau berjalan-jalan di taman masyarakat dapat menikmati lingkungan yang asri dan segar. Menurut Sumaiyah </w:t>
      </w:r>
      <w:r w:rsidRPr="000C74CD">
        <w:rPr>
          <w:rFonts w:ascii="Times New Roman" w:hAnsi="Times New Roman" w:cs="Times New Roman"/>
          <w:sz w:val="24"/>
          <w:szCs w:val="24"/>
        </w:rPr>
        <w:fldChar w:fldCharType="begin" w:fldLock="1"/>
      </w:r>
      <w:r w:rsidRPr="000C74CD">
        <w:rPr>
          <w:rFonts w:ascii="Times New Roman" w:hAnsi="Times New Roman" w:cs="Times New Roman"/>
          <w:sz w:val="24"/>
          <w:szCs w:val="24"/>
        </w:rPr>
        <w:instrText>ADDIN CSL_CITATION {"citationItems":[{"id":"ITEM-1","itemData":{"ISBN":"9788578110796","ISSN":"1098-6596","PMID":"25246403","abstract":"Green open space is an important part of a structure forming the city. Green open space has the main function as ecological supporting the city also used as open space adder and supporters of the value of the quality of the environment and culture of an area . As an effort to save the function of government land depok city doing the green open space gurame valley become a city park that serves as green open space the public . In this research approach done is through a qualitative approach .The data collected is the data derived derived from a manuscript interview , field notes , personal documents , and other official documents . The preliminary study in doing in the location of the object of research that is on Jalan Gurame Perumnas Depok I, Kecamatan Beji, Kota Depok. On the activities of these things implemented is observing visually about the situation and the condition of the object of study and conduct observation field .To support Processing and analysis of data to support it is also searching and collecting the study of literature. Based on the observation in the field, and an interview and the analysis made by the general a conclusion that Lembah Gurame City Park has not been optimal and effective, it is caused of elements existing facilities and the implementation of the development is not in accordance with planning so users of city parks not be able to use in accordance with its function of the existence of elements and facilities of the garden of the city.","author":[{"dropping-particle":"","family":"Sumaiyah","given":"Fitriandini","non-dropping-particle":"","parse-names":false,"suffix":""}],"container-title":"Journal Desain Konstruksi","id":"ITEM-1","issue":"2","issued":{"date-parts":[["2014"]]},"page":"1-11","title":"Efektivitas Pemanfaatan Taman Kota Lembah Gurame di Kota Depok","type":"article-journal","volume":"13"},"uris":["http://www.mendeley.com/documents/?uuid=5e8ada57-eeae-4245-93d2-3d5f75e259a1"]}],"mendeley":{"formattedCitation":"(Sumaiyah, 2014)","manualFormatting":"(2014)","plainTextFormattedCitation":"(Sumaiyah, 2014)","previouslyFormattedCitation":"(Sumaiyah, 2014)"},"properties":{"noteIndex":0},"schema":"https://github.com/citation-style-language/schema/raw/master/csl-citation.json"}</w:instrText>
      </w:r>
      <w:r w:rsidRPr="000C74CD">
        <w:rPr>
          <w:rFonts w:ascii="Times New Roman" w:hAnsi="Times New Roman" w:cs="Times New Roman"/>
          <w:sz w:val="24"/>
          <w:szCs w:val="24"/>
        </w:rPr>
        <w:fldChar w:fldCharType="separate"/>
      </w:r>
      <w:r w:rsidRPr="000C74CD">
        <w:rPr>
          <w:rFonts w:ascii="Times New Roman" w:hAnsi="Times New Roman" w:cs="Times New Roman"/>
          <w:noProof/>
          <w:sz w:val="24"/>
          <w:szCs w:val="24"/>
        </w:rPr>
        <w:t>(2014)</w:t>
      </w:r>
      <w:r w:rsidRPr="000C74CD">
        <w:rPr>
          <w:rFonts w:ascii="Times New Roman" w:hAnsi="Times New Roman" w:cs="Times New Roman"/>
          <w:sz w:val="24"/>
          <w:szCs w:val="24"/>
        </w:rPr>
        <w:fldChar w:fldCharType="end"/>
      </w:r>
      <w:r w:rsidRPr="000C74CD">
        <w:rPr>
          <w:rFonts w:ascii="Times New Roman" w:hAnsi="Times New Roman" w:cs="Times New Roman"/>
          <w:sz w:val="24"/>
          <w:szCs w:val="24"/>
        </w:rPr>
        <w:t xml:space="preserve"> kondisi tenang dan suasana rileks dapat dibentuk melalui unsur alam, yang mana melalui pohon, tanaman, atau air yang ada di lingkungan sekitar. </w:t>
      </w:r>
    </w:p>
    <w:p w:rsidR="00AC41A2" w:rsidRPr="000C74CD" w:rsidRDefault="00DE04BA" w:rsidP="008D5C76">
      <w:pPr>
        <w:pStyle w:val="ListParagraph"/>
        <w:numPr>
          <w:ilvl w:val="0"/>
          <w:numId w:val="5"/>
        </w:numPr>
        <w:spacing w:line="360" w:lineRule="auto"/>
        <w:ind w:left="540"/>
        <w:jc w:val="both"/>
        <w:rPr>
          <w:rFonts w:ascii="Times New Roman" w:hAnsi="Times New Roman" w:cs="Times New Roman"/>
          <w:sz w:val="24"/>
          <w:szCs w:val="24"/>
        </w:rPr>
      </w:pPr>
      <w:r w:rsidRPr="000C74CD">
        <w:rPr>
          <w:rFonts w:ascii="Times New Roman" w:hAnsi="Times New Roman" w:cs="Times New Roman"/>
          <w:sz w:val="24"/>
          <w:szCs w:val="24"/>
        </w:rPr>
        <w:t xml:space="preserve">Fungsi edukasi </w:t>
      </w:r>
    </w:p>
    <w:p w:rsidR="00AC41A2" w:rsidRPr="000C74CD" w:rsidRDefault="004208D8" w:rsidP="008D5C76">
      <w:pPr>
        <w:pStyle w:val="ListParagraph"/>
        <w:spacing w:line="360" w:lineRule="auto"/>
        <w:ind w:left="540" w:firstLine="360"/>
        <w:jc w:val="both"/>
        <w:rPr>
          <w:rFonts w:ascii="Times New Roman" w:hAnsi="Times New Roman" w:cs="Times New Roman"/>
          <w:sz w:val="24"/>
          <w:szCs w:val="24"/>
        </w:rPr>
      </w:pPr>
      <w:r w:rsidRPr="000C74CD">
        <w:rPr>
          <w:rFonts w:ascii="Times New Roman" w:hAnsi="Times New Roman" w:cs="Times New Roman"/>
          <w:sz w:val="24"/>
          <w:szCs w:val="24"/>
        </w:rPr>
        <w:t>Taman juga memiliki fungsi lain yaitu sebagai edukasi.</w:t>
      </w:r>
      <w:r w:rsidR="001E1CB6" w:rsidRPr="000C74CD">
        <w:rPr>
          <w:rFonts w:ascii="Times New Roman" w:hAnsi="Times New Roman" w:cs="Times New Roman"/>
          <w:sz w:val="24"/>
          <w:szCs w:val="24"/>
        </w:rPr>
        <w:t xml:space="preserve"> Masyarakat dapat belajar baik itu interaksi, kondisi, </w:t>
      </w:r>
      <w:r w:rsidR="001E1CB6" w:rsidRPr="000C74CD">
        <w:rPr>
          <w:rFonts w:ascii="Times New Roman" w:hAnsi="Times New Roman" w:cs="Times New Roman"/>
          <w:sz w:val="24"/>
          <w:szCs w:val="24"/>
        </w:rPr>
        <w:lastRenderedPageBreak/>
        <w:t xml:space="preserve">dan lainnya yang ada di taman. </w:t>
      </w:r>
      <w:r w:rsidR="00193E19" w:rsidRPr="000C74CD">
        <w:rPr>
          <w:rFonts w:ascii="Times New Roman" w:hAnsi="Times New Roman" w:cs="Times New Roman"/>
          <w:sz w:val="24"/>
          <w:szCs w:val="24"/>
        </w:rPr>
        <w:t>Di taman terdapat berbagai macam tanaman dan pohon yang mana dapat mengajarkan anak-anak mengetahui lingkungan sekitar.</w:t>
      </w:r>
      <w:r w:rsidRPr="000C74CD">
        <w:rPr>
          <w:rFonts w:ascii="Times New Roman" w:hAnsi="Times New Roman" w:cs="Times New Roman"/>
          <w:sz w:val="24"/>
          <w:szCs w:val="24"/>
        </w:rPr>
        <w:t xml:space="preserve"> </w:t>
      </w:r>
      <w:r w:rsidR="00193E19" w:rsidRPr="000C74CD">
        <w:rPr>
          <w:rFonts w:ascii="Times New Roman" w:hAnsi="Times New Roman" w:cs="Times New Roman"/>
          <w:sz w:val="24"/>
          <w:szCs w:val="24"/>
        </w:rPr>
        <w:t>Selain itu, siswa dapat menggunakan taman ini untuk mengerjakan tugasnya seperti belajar kelompok, membuat video pembelajaran atau sejenisnya. F</w:t>
      </w:r>
      <w:r w:rsidR="00AC41A2" w:rsidRPr="000C74CD">
        <w:rPr>
          <w:rFonts w:ascii="Times New Roman" w:hAnsi="Times New Roman" w:cs="Times New Roman"/>
          <w:sz w:val="24"/>
          <w:szCs w:val="24"/>
        </w:rPr>
        <w:t>ungsi ini memperlihatkan bahwa Taman Kota memiliki kegunaan memberikan udara sejuk dan asri. Hal ini disebabkan, Taman Kota memiliki tumbuhan pohon yang banyak dan besar.</w:t>
      </w:r>
      <w:r w:rsidR="00C26C8C" w:rsidRPr="000C74CD">
        <w:rPr>
          <w:rFonts w:ascii="Times New Roman" w:hAnsi="Times New Roman" w:cs="Times New Roman"/>
          <w:sz w:val="24"/>
          <w:szCs w:val="24"/>
        </w:rPr>
        <w:t xml:space="preserve"> Di samping itu, kecenderungan anak muda lebih menyukai belajar di alam terbuka seperti taman kota. Tidak heran jika anak muda banyak yang berdiskusi, belajar, dan sejenisnya </w:t>
      </w:r>
      <w:r w:rsidR="00C26C8C" w:rsidRPr="000C74CD">
        <w:rPr>
          <w:rFonts w:ascii="Times New Roman" w:hAnsi="Times New Roman" w:cs="Times New Roman"/>
          <w:sz w:val="24"/>
          <w:szCs w:val="24"/>
        </w:rPr>
        <w:fldChar w:fldCharType="begin" w:fldLock="1"/>
      </w:r>
      <w:r w:rsidR="00B75583" w:rsidRPr="000C74CD">
        <w:rPr>
          <w:rFonts w:ascii="Times New Roman" w:hAnsi="Times New Roman" w:cs="Times New Roman"/>
          <w:sz w:val="24"/>
          <w:szCs w:val="24"/>
        </w:rPr>
        <w:instrText>ADDIN CSL_CITATION {"citationItems":[{"id":"ITEM-1","itemData":{"ISSN":"2252-7133","abstract":"Penelitian ini membahas tentang perilaku sosial remaja dalam memanfaatkan Taman Kota Banjir Kanal Barat sebagai ruang publik di Kota Semarang. Penelitian ini menggunakan metode kualitatif deskriptif dengan teknik pengumpulan data meliputi observasi …","author":[{"dropping-particle":"","family":"Nugroho","given":"Hafidz Bhaktiyar Jati","non-dropping-particle":"","parse-names":false,"suffix":""},{"dropping-particle":"","family":"Arsi","given":"Antari Ayuning","non-dropping-particle":"","parse-names":false,"suffix":""},{"dropping-particle":"","family":"Ninuk Sholikhah Akhiroh","given":"","non-dropping-particle":"","parse-names":false,"suffix":""}],"container-title":"Solidarity: Journal of Education, Society and Culture","id":"ITEM-1","issue":"1","issued":{"date-parts":[["2017"]]},"page":"34-46","title":"Perilaku Sosial Remaja Dalam Memanfaatkan Ruang Publik Perkotaan (Studi Kasus Pemanfaatan Taman Kota Pleret Banjir Kanal Barat Semarang)","type":"article-journal","volume":"6"},"uris":["http://www.mendeley.com/documents/?uuid=a0afb906-690c-48bb-9473-33f7c5af0ad1"]}],"mendeley":{"formattedCitation":"(Nugroho, Arsi and Ninuk Sholikhah Akhiroh, 2017)","manualFormatting":"(Nugroho, Arsi and Akhiroh, 2017)","plainTextFormattedCitation":"(Nugroho, Arsi and Ninuk Sholikhah Akhiroh, 2017)","previouslyFormattedCitation":"(Nugroho, Arsi and Ninuk Sholikhah Akhiroh, 2017)"},"properties":{"noteIndex":0},"schema":"https://github.com/citation-style-language/schema/raw/master/csl-citation.json"}</w:instrText>
      </w:r>
      <w:r w:rsidR="00C26C8C" w:rsidRPr="000C74CD">
        <w:rPr>
          <w:rFonts w:ascii="Times New Roman" w:hAnsi="Times New Roman" w:cs="Times New Roman"/>
          <w:sz w:val="24"/>
          <w:szCs w:val="24"/>
        </w:rPr>
        <w:fldChar w:fldCharType="separate"/>
      </w:r>
      <w:r w:rsidR="00C26C8C" w:rsidRPr="000C74CD">
        <w:rPr>
          <w:rFonts w:ascii="Times New Roman" w:hAnsi="Times New Roman" w:cs="Times New Roman"/>
          <w:noProof/>
          <w:sz w:val="24"/>
          <w:szCs w:val="24"/>
        </w:rPr>
        <w:t>(Nugroho, Arsi and Akhiroh, 2017)</w:t>
      </w:r>
      <w:r w:rsidR="00C26C8C" w:rsidRPr="000C74CD">
        <w:rPr>
          <w:rFonts w:ascii="Times New Roman" w:hAnsi="Times New Roman" w:cs="Times New Roman"/>
          <w:sz w:val="24"/>
          <w:szCs w:val="24"/>
        </w:rPr>
        <w:fldChar w:fldCharType="end"/>
      </w:r>
      <w:r w:rsidR="00C26C8C" w:rsidRPr="000C74CD">
        <w:rPr>
          <w:rFonts w:ascii="Times New Roman" w:hAnsi="Times New Roman" w:cs="Times New Roman"/>
          <w:sz w:val="24"/>
          <w:szCs w:val="24"/>
        </w:rPr>
        <w:t xml:space="preserve"> .</w:t>
      </w:r>
    </w:p>
    <w:p w:rsidR="00193E19" w:rsidRPr="000C74CD" w:rsidRDefault="00193E19" w:rsidP="008D5C76">
      <w:pPr>
        <w:pStyle w:val="ListParagraph"/>
        <w:numPr>
          <w:ilvl w:val="0"/>
          <w:numId w:val="5"/>
        </w:numPr>
        <w:spacing w:line="360" w:lineRule="auto"/>
        <w:ind w:left="540"/>
        <w:jc w:val="both"/>
        <w:rPr>
          <w:rFonts w:ascii="Times New Roman" w:hAnsi="Times New Roman" w:cs="Times New Roman"/>
          <w:sz w:val="24"/>
          <w:szCs w:val="24"/>
        </w:rPr>
      </w:pPr>
      <w:r w:rsidRPr="000C74CD">
        <w:rPr>
          <w:rFonts w:ascii="Times New Roman" w:hAnsi="Times New Roman" w:cs="Times New Roman"/>
          <w:sz w:val="24"/>
          <w:szCs w:val="24"/>
        </w:rPr>
        <w:t>Fungsi estetik</w:t>
      </w:r>
    </w:p>
    <w:p w:rsidR="00AC41A2" w:rsidRPr="000C74CD" w:rsidRDefault="00193E19" w:rsidP="008D5C76">
      <w:pPr>
        <w:pStyle w:val="ListParagraph"/>
        <w:spacing w:line="360" w:lineRule="auto"/>
        <w:ind w:left="540" w:firstLine="360"/>
        <w:jc w:val="both"/>
        <w:rPr>
          <w:rFonts w:ascii="Times New Roman" w:hAnsi="Times New Roman" w:cs="Times New Roman"/>
          <w:sz w:val="24"/>
          <w:szCs w:val="24"/>
        </w:rPr>
      </w:pPr>
      <w:r w:rsidRPr="000C74CD">
        <w:rPr>
          <w:rFonts w:ascii="Times New Roman" w:hAnsi="Times New Roman" w:cs="Times New Roman"/>
          <w:sz w:val="24"/>
          <w:szCs w:val="24"/>
        </w:rPr>
        <w:t xml:space="preserve">Fungsi ini memperlihatkan bahwa </w:t>
      </w:r>
      <w:r w:rsidR="00AC41A2" w:rsidRPr="000C74CD">
        <w:rPr>
          <w:rFonts w:ascii="Times New Roman" w:hAnsi="Times New Roman" w:cs="Times New Roman"/>
          <w:sz w:val="24"/>
          <w:szCs w:val="24"/>
        </w:rPr>
        <w:t>kehadiran Taman K</w:t>
      </w:r>
      <w:r w:rsidRPr="000C74CD">
        <w:rPr>
          <w:rFonts w:ascii="Times New Roman" w:hAnsi="Times New Roman" w:cs="Times New Roman"/>
          <w:sz w:val="24"/>
          <w:szCs w:val="24"/>
        </w:rPr>
        <w:t>ota memberikan pemandangan yang</w:t>
      </w:r>
      <w:r w:rsidR="00AC41A2" w:rsidRPr="000C74CD">
        <w:rPr>
          <w:rFonts w:ascii="Times New Roman" w:hAnsi="Times New Roman" w:cs="Times New Roman"/>
          <w:sz w:val="24"/>
          <w:szCs w:val="24"/>
        </w:rPr>
        <w:t xml:space="preserve"> indah bagi mayarakat. </w:t>
      </w:r>
      <w:r w:rsidRPr="000C74CD">
        <w:rPr>
          <w:rFonts w:ascii="Times New Roman" w:hAnsi="Times New Roman" w:cs="Times New Roman"/>
          <w:sz w:val="24"/>
          <w:szCs w:val="24"/>
        </w:rPr>
        <w:t xml:space="preserve">Taman Kota yang dilengkapi sarana dan prasarana memberikan kenyaman bagi para pengunjung untuk memanfaatkan berbagai fasilitasnya. Kecangihan teknologi terutama gadget dilengkapi </w:t>
      </w:r>
      <w:r w:rsidRPr="000C74CD">
        <w:rPr>
          <w:rFonts w:ascii="Times New Roman" w:hAnsi="Times New Roman" w:cs="Times New Roman"/>
          <w:sz w:val="24"/>
          <w:szCs w:val="24"/>
        </w:rPr>
        <w:lastRenderedPageBreak/>
        <w:t xml:space="preserve">dengan fitur kamera. Tidak heran jika biasanya jika Taman Kota terlihat indah banyak sekali remaja yang justru menjadikan sebagai tempat berfoto. Selain itu, adanya taman membuat masyarakat dapat memanjakan mata dengan melihat tanaman hijau dan bewarna-warni. Hal ini menunjukkan bahwa adanya nilai estetik dalam sudut Taman Kota. </w:t>
      </w:r>
      <w:r w:rsidR="005F6C12" w:rsidRPr="000C74CD">
        <w:rPr>
          <w:rFonts w:ascii="Times New Roman" w:hAnsi="Times New Roman" w:cs="Times New Roman"/>
          <w:sz w:val="24"/>
          <w:szCs w:val="24"/>
        </w:rPr>
        <w:t xml:space="preserve">Selain itu, menurut </w:t>
      </w:r>
      <w:r w:rsidR="006C7DD8" w:rsidRPr="000C74CD">
        <w:rPr>
          <w:rFonts w:ascii="Times New Roman" w:hAnsi="Times New Roman" w:cs="Times New Roman"/>
          <w:sz w:val="24"/>
          <w:szCs w:val="24"/>
        </w:rPr>
        <w:t xml:space="preserve">Adinda </w:t>
      </w:r>
      <w:r w:rsidR="006C7DD8" w:rsidRPr="000C74CD">
        <w:rPr>
          <w:rFonts w:ascii="Times New Roman" w:hAnsi="Times New Roman" w:cs="Times New Roman"/>
          <w:sz w:val="24"/>
          <w:szCs w:val="24"/>
        </w:rPr>
        <w:fldChar w:fldCharType="begin" w:fldLock="1"/>
      </w:r>
      <w:r w:rsidR="0029702F" w:rsidRPr="000C74CD">
        <w:rPr>
          <w:rFonts w:ascii="Times New Roman" w:hAnsi="Times New Roman" w:cs="Times New Roman"/>
          <w:sz w:val="24"/>
          <w:szCs w:val="24"/>
        </w:rPr>
        <w:instrText>ADDIN CSL_CITATION {"citationItems":[{"id":"ITEM-1","itemData":{"abstract":"Green open space (RTH) is part of the urban area of the city spatial planning serves as a green area of the city parks, forest green areas of the city, city recreational green areas, green areas and sports activities green area yard. Green open spaces are spaces in the city or a larger area, either in the area or region as well as in the form of an elongated area or line. Green open space in the neighborhood is one of urban green infrastructure that will shape the city itself which will meet the needs of the general public. Wonosobo square as public space in the form of garden landscaping elements can be called as well as green open space as an urban green infrastructure. The square that is destined for the general public as actors who perform activities activities on the square area of Wonosobo. During the course of its development has been going on functional development of the town square as green infrastructure that make up the city public spaces with their human needs are always increasing. Therefore, the objective of this study was to assess the condition of the green open spaces as green infrastructure located in the town square Wonosobo today. How important Wonosobosquare acts as a green open space. It also discusses Square Wonosobo as a public space that supports urban green infrastructure.Key Words: Green open space, green infrastructure of the city, public space","author":[{"dropping-particle":"","family":"Hendriani","given":"Adinda Septi","non-dropping-particle":"","parse-names":false,"suffix":""}],"container-title":"Jurnal Penelitian dan Pengabdian Kepada Masyarakat","id":"ITEM-1","issued":{"date-parts":[["2016"]]},"page":"74-81","title":"Ruang Terbuka Hijau sebagai Infrastruktur Hijau Kota pada Ruang Publik Kota (Studi Kasus: Alun-Alun Wonosobo","type":"article-journal","volume":"2"},"uris":["http://www.mendeley.com/documents/?uuid=da824a3c-310c-48db-8993-9fe29664a546"]}],"mendeley":{"formattedCitation":"(Hendriani, 2016)","manualFormatting":"(2016)","plainTextFormattedCitation":"(Hendriani, 2016)","previouslyFormattedCitation":"(Hendriani, 2016)"},"properties":{"noteIndex":0},"schema":"https://github.com/citation-style-language/schema/raw/master/csl-citation.json"}</w:instrText>
      </w:r>
      <w:r w:rsidR="006C7DD8" w:rsidRPr="000C74CD">
        <w:rPr>
          <w:rFonts w:ascii="Times New Roman" w:hAnsi="Times New Roman" w:cs="Times New Roman"/>
          <w:sz w:val="24"/>
          <w:szCs w:val="24"/>
        </w:rPr>
        <w:fldChar w:fldCharType="separate"/>
      </w:r>
      <w:r w:rsidR="006C7DD8" w:rsidRPr="000C74CD">
        <w:rPr>
          <w:rFonts w:ascii="Times New Roman" w:hAnsi="Times New Roman" w:cs="Times New Roman"/>
          <w:noProof/>
          <w:sz w:val="24"/>
          <w:szCs w:val="24"/>
        </w:rPr>
        <w:t>(2016)</w:t>
      </w:r>
      <w:r w:rsidR="006C7DD8" w:rsidRPr="000C74CD">
        <w:rPr>
          <w:rFonts w:ascii="Times New Roman" w:hAnsi="Times New Roman" w:cs="Times New Roman"/>
          <w:sz w:val="24"/>
          <w:szCs w:val="24"/>
        </w:rPr>
        <w:fldChar w:fldCharType="end"/>
      </w:r>
      <w:r w:rsidR="006C7DD8" w:rsidRPr="000C74CD">
        <w:rPr>
          <w:rFonts w:ascii="Times New Roman" w:hAnsi="Times New Roman" w:cs="Times New Roman"/>
          <w:sz w:val="24"/>
          <w:szCs w:val="24"/>
        </w:rPr>
        <w:t xml:space="preserve"> </w:t>
      </w:r>
      <w:r w:rsidR="005F6C12" w:rsidRPr="000C74CD">
        <w:rPr>
          <w:rFonts w:ascii="Times New Roman" w:hAnsi="Times New Roman" w:cs="Times New Roman"/>
          <w:sz w:val="24"/>
          <w:szCs w:val="24"/>
        </w:rPr>
        <w:t>adanya ruang publik terbuka hijau memberikan suatu pandangan yang mana memberikan kesan berupa keindahan, keasrian, dan kesegaran. Oleh karena itu, adanya taman kota menjadikan suasana perkota</w:t>
      </w:r>
      <w:r w:rsidR="006C7DD8" w:rsidRPr="000C74CD">
        <w:rPr>
          <w:rFonts w:ascii="Times New Roman" w:hAnsi="Times New Roman" w:cs="Times New Roman"/>
          <w:sz w:val="24"/>
          <w:szCs w:val="24"/>
        </w:rPr>
        <w:t xml:space="preserve">an menjadi lebih hijau dan tidak gersang. </w:t>
      </w:r>
    </w:p>
    <w:p w:rsidR="005C5AB1" w:rsidRPr="000C74CD" w:rsidRDefault="00FE49ED" w:rsidP="000C74CD">
      <w:pPr>
        <w:spacing w:line="360" w:lineRule="auto"/>
        <w:jc w:val="both"/>
        <w:rPr>
          <w:rFonts w:ascii="Times New Roman" w:hAnsi="Times New Roman" w:cs="Times New Roman"/>
          <w:b/>
          <w:sz w:val="24"/>
          <w:szCs w:val="24"/>
        </w:rPr>
      </w:pPr>
      <w:r w:rsidRPr="000C74CD">
        <w:rPr>
          <w:rFonts w:ascii="Times New Roman" w:hAnsi="Times New Roman" w:cs="Times New Roman"/>
          <w:b/>
          <w:sz w:val="24"/>
          <w:szCs w:val="24"/>
        </w:rPr>
        <w:t xml:space="preserve">Kesimpulan </w:t>
      </w:r>
    </w:p>
    <w:p w:rsidR="0029702F" w:rsidRPr="000C74CD" w:rsidRDefault="00461EB6" w:rsidP="000C74CD">
      <w:pPr>
        <w:spacing w:line="360" w:lineRule="auto"/>
        <w:jc w:val="both"/>
        <w:rPr>
          <w:rFonts w:ascii="Times New Roman" w:hAnsi="Times New Roman" w:cs="Times New Roman"/>
          <w:sz w:val="24"/>
          <w:szCs w:val="24"/>
        </w:rPr>
      </w:pPr>
      <w:r w:rsidRPr="000C74CD">
        <w:rPr>
          <w:rFonts w:ascii="Times New Roman" w:hAnsi="Times New Roman" w:cs="Times New Roman"/>
          <w:b/>
          <w:sz w:val="24"/>
          <w:szCs w:val="24"/>
        </w:rPr>
        <w:tab/>
      </w:r>
      <w:r w:rsidRPr="000C74CD">
        <w:rPr>
          <w:rFonts w:ascii="Times New Roman" w:hAnsi="Times New Roman" w:cs="Times New Roman"/>
          <w:sz w:val="24"/>
          <w:szCs w:val="24"/>
        </w:rPr>
        <w:t xml:space="preserve">Taman kota merupakan salah satu ruang terbuka hijau yang sangat bermanfaat bagi masyarakat. Perancanaan taman kota harus di rencakan dengan matang, sebab melambangkan kehidupan yang ada di perkotaan. Keberadaan taman kota memberikan ruang bagi masyarakat untuk saling berinteraksi. Hal ini dikarenakan masyarakat perkotaan sibuk dengan bekerja, sehingga jarang berinteraksi dengan individu </w:t>
      </w:r>
      <w:r w:rsidRPr="000C74CD">
        <w:rPr>
          <w:rFonts w:ascii="Times New Roman" w:hAnsi="Times New Roman" w:cs="Times New Roman"/>
          <w:sz w:val="24"/>
          <w:szCs w:val="24"/>
        </w:rPr>
        <w:lastRenderedPageBreak/>
        <w:t xml:space="preserve">lain. Kota Sidoarjo memiliki taman kota salah satunya adalah Taman Abhirama. Keberadaan </w:t>
      </w:r>
      <w:r w:rsidR="00FC1D81" w:rsidRPr="000C74CD">
        <w:rPr>
          <w:rFonts w:ascii="Times New Roman" w:hAnsi="Times New Roman" w:cs="Times New Roman"/>
          <w:sz w:val="24"/>
          <w:szCs w:val="24"/>
        </w:rPr>
        <w:t xml:space="preserve">Taman Kota Abhirma memberikan ruang tersendiri bagi masyarakat Sidoarjo untuk melakukan berbagai aktivitasnya. </w:t>
      </w:r>
    </w:p>
    <w:p w:rsidR="0029702F" w:rsidRPr="007E1E6E" w:rsidRDefault="00FC1D81" w:rsidP="000C74CD">
      <w:pPr>
        <w:spacing w:line="360" w:lineRule="auto"/>
        <w:jc w:val="both"/>
        <w:rPr>
          <w:rFonts w:ascii="Times New Roman" w:hAnsi="Times New Roman" w:cs="Times New Roman"/>
          <w:sz w:val="24"/>
          <w:szCs w:val="24"/>
        </w:rPr>
      </w:pPr>
      <w:r w:rsidRPr="000C74CD">
        <w:rPr>
          <w:rFonts w:ascii="Times New Roman" w:hAnsi="Times New Roman" w:cs="Times New Roman"/>
          <w:sz w:val="24"/>
          <w:szCs w:val="24"/>
        </w:rPr>
        <w:tab/>
        <w:t xml:space="preserve">Di samping itu situasi taman ini sangat ramai terutama pada hari minggu pagi. </w:t>
      </w:r>
      <w:r w:rsidR="00B719A7">
        <w:rPr>
          <w:rFonts w:ascii="Times New Roman" w:hAnsi="Times New Roman" w:cs="Times New Roman"/>
          <w:sz w:val="24"/>
          <w:szCs w:val="24"/>
        </w:rPr>
        <w:t xml:space="preserve">Adanya pembangunan </w:t>
      </w:r>
      <w:r w:rsidRPr="000C74CD">
        <w:rPr>
          <w:rFonts w:ascii="Times New Roman" w:hAnsi="Times New Roman" w:cs="Times New Roman"/>
          <w:sz w:val="24"/>
          <w:szCs w:val="24"/>
        </w:rPr>
        <w:t xml:space="preserve">taman kota memberikan sudut pandang tersendiri bagi masyarakat. Banyak masyarakat yang memanfaatkan taman kota baik itu orang tua, anak muda, anak-anak, dan lansia. Sebagian besar menganggap bahwa adanya taman kota sangat penting untuk keberlangsungan hidup. Adapun fungsi taman kota yaitu, fungsi sosial, fungsi ekonomi, fungsi rekreasi, fungsi edukasi, dan fungsi estetik. </w:t>
      </w:r>
    </w:p>
    <w:p w:rsidR="0029702F" w:rsidRPr="000C74CD" w:rsidRDefault="0029702F" w:rsidP="000C74CD">
      <w:pPr>
        <w:spacing w:line="360" w:lineRule="auto"/>
        <w:jc w:val="both"/>
        <w:rPr>
          <w:rFonts w:ascii="Times New Roman" w:hAnsi="Times New Roman" w:cs="Times New Roman"/>
          <w:b/>
          <w:sz w:val="24"/>
          <w:szCs w:val="24"/>
        </w:rPr>
      </w:pPr>
      <w:r w:rsidRPr="000C74CD">
        <w:rPr>
          <w:rFonts w:ascii="Times New Roman" w:hAnsi="Times New Roman" w:cs="Times New Roman"/>
          <w:b/>
          <w:sz w:val="24"/>
          <w:szCs w:val="24"/>
        </w:rPr>
        <w:t xml:space="preserve">Daftar Pustaka </w:t>
      </w:r>
    </w:p>
    <w:p w:rsidR="00461EB6" w:rsidRPr="000C74CD" w:rsidRDefault="0029702F"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b/>
          <w:sz w:val="24"/>
          <w:szCs w:val="24"/>
        </w:rPr>
        <w:fldChar w:fldCharType="begin" w:fldLock="1"/>
      </w:r>
      <w:r w:rsidRPr="000C74CD">
        <w:rPr>
          <w:rFonts w:ascii="Times New Roman" w:hAnsi="Times New Roman" w:cs="Times New Roman"/>
          <w:b/>
          <w:sz w:val="24"/>
          <w:szCs w:val="24"/>
        </w:rPr>
        <w:instrText xml:space="preserve">ADDIN Mendeley Bibliography CSL_BIBLIOGRAPHY </w:instrText>
      </w:r>
      <w:r w:rsidRPr="000C74CD">
        <w:rPr>
          <w:rFonts w:ascii="Times New Roman" w:hAnsi="Times New Roman" w:cs="Times New Roman"/>
          <w:b/>
          <w:sz w:val="24"/>
          <w:szCs w:val="24"/>
        </w:rPr>
        <w:fldChar w:fldCharType="separate"/>
      </w:r>
      <w:r w:rsidR="00461EB6" w:rsidRPr="000C74CD">
        <w:rPr>
          <w:rFonts w:ascii="Times New Roman" w:hAnsi="Times New Roman" w:cs="Times New Roman"/>
          <w:noProof/>
          <w:sz w:val="24"/>
          <w:szCs w:val="24"/>
        </w:rPr>
        <w:t>Ambrosius Alfonso Korasony Sevili Gobang (2019) ‘Eksistensi rth publik bagi generasi milenial di kota maumere’, (26), pp. 25–32.</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Anggriani, N. (2010) </w:t>
      </w:r>
      <w:r w:rsidRPr="000C74CD">
        <w:rPr>
          <w:rFonts w:ascii="Times New Roman" w:hAnsi="Times New Roman" w:cs="Times New Roman"/>
          <w:i/>
          <w:iCs/>
          <w:noProof/>
          <w:sz w:val="24"/>
          <w:szCs w:val="24"/>
        </w:rPr>
        <w:t>Ruang Publik Dalam Perancangan Kota</w:t>
      </w:r>
      <w:r w:rsidRPr="000C74CD">
        <w:rPr>
          <w:rFonts w:ascii="Times New Roman" w:hAnsi="Times New Roman" w:cs="Times New Roman"/>
          <w:noProof/>
          <w:sz w:val="24"/>
          <w:szCs w:val="24"/>
        </w:rPr>
        <w:t>. Cetakan Pe. Surabaya: YAYASAN HUMANIORA.</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Dwiputra, I. D. and Ardiani, N. A. (2017) ‘Preferensi Masyarakat dalam Memilih Karakteristik Taman Kota Berdasarkan </w:t>
      </w:r>
      <w:r w:rsidRPr="000C74CD">
        <w:rPr>
          <w:rFonts w:ascii="Times New Roman" w:hAnsi="Times New Roman" w:cs="Times New Roman"/>
          <w:noProof/>
          <w:sz w:val="24"/>
          <w:szCs w:val="24"/>
        </w:rPr>
        <w:lastRenderedPageBreak/>
        <w:t xml:space="preserve">Motivasi Kegiatan’, in </w:t>
      </w:r>
      <w:r w:rsidRPr="000C74CD">
        <w:rPr>
          <w:rFonts w:ascii="Times New Roman" w:hAnsi="Times New Roman" w:cs="Times New Roman"/>
          <w:i/>
          <w:iCs/>
          <w:noProof/>
          <w:sz w:val="24"/>
          <w:szCs w:val="24"/>
        </w:rPr>
        <w:t>ProsidingTemuIlmiah IPLBI</w:t>
      </w:r>
      <w:r w:rsidRPr="000C74CD">
        <w:rPr>
          <w:rFonts w:ascii="Times New Roman" w:hAnsi="Times New Roman" w:cs="Times New Roman"/>
          <w:noProof/>
          <w:sz w:val="24"/>
          <w:szCs w:val="24"/>
        </w:rPr>
        <w:t>. Lhokseumawe: IPLBI, pp. E061–E066. doi: 10.32315/ti.6.e061.</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Gani, R. (2017) ‘TAMAN KOTA SEBAGAI MODAL SOSIAL DAN INTERAKSI MASYARAKAT KOTA BANDUNG Rita Gani’, </w:t>
      </w:r>
      <w:r w:rsidRPr="000C74CD">
        <w:rPr>
          <w:rFonts w:ascii="Times New Roman" w:hAnsi="Times New Roman" w:cs="Times New Roman"/>
          <w:i/>
          <w:iCs/>
          <w:noProof/>
          <w:sz w:val="24"/>
          <w:szCs w:val="24"/>
        </w:rPr>
        <w:t>Jurnal Signal Unswagati Cirebon</w:t>
      </w:r>
      <w:r w:rsidRPr="000C74CD">
        <w:rPr>
          <w:rFonts w:ascii="Times New Roman" w:hAnsi="Times New Roman" w:cs="Times New Roman"/>
          <w:noProof/>
          <w:sz w:val="24"/>
          <w:szCs w:val="24"/>
        </w:rPr>
        <w:t>, 5(1), pp. 1–11. Available at: http://jurnal.unswagati.ac.id/index.php/Signal/article/view/887.</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Hendriani, A. S. (2016) ‘Ruang Terbuka Hijau sebagai Infrastruktur Hijau Kota pada Ruang Publik Kota (Studi Kasus: Alun-Alun Wonosobo’, </w:t>
      </w:r>
      <w:r w:rsidRPr="000C74CD">
        <w:rPr>
          <w:rFonts w:ascii="Times New Roman" w:hAnsi="Times New Roman" w:cs="Times New Roman"/>
          <w:i/>
          <w:iCs/>
          <w:noProof/>
          <w:sz w:val="24"/>
          <w:szCs w:val="24"/>
        </w:rPr>
        <w:t>Jurnal Penelitian dan Pengabdian Kepada Masyarakat</w:t>
      </w:r>
      <w:r w:rsidRPr="000C74CD">
        <w:rPr>
          <w:rFonts w:ascii="Times New Roman" w:hAnsi="Times New Roman" w:cs="Times New Roman"/>
          <w:noProof/>
          <w:sz w:val="24"/>
          <w:szCs w:val="24"/>
        </w:rPr>
        <w:t>, 2, pp. 74–81. Available at: https://ojs.unsiq.ac.id/index.php/ppkm/article/view/340/171.</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Kustianingrum, D. </w:t>
      </w:r>
      <w:r w:rsidRPr="000C74CD">
        <w:rPr>
          <w:rFonts w:ascii="Times New Roman" w:hAnsi="Times New Roman" w:cs="Times New Roman"/>
          <w:i/>
          <w:iCs/>
          <w:noProof/>
          <w:sz w:val="24"/>
          <w:szCs w:val="24"/>
        </w:rPr>
        <w:t>et al.</w:t>
      </w:r>
      <w:r w:rsidRPr="000C74CD">
        <w:rPr>
          <w:rFonts w:ascii="Times New Roman" w:hAnsi="Times New Roman" w:cs="Times New Roman"/>
          <w:noProof/>
          <w:sz w:val="24"/>
          <w:szCs w:val="24"/>
        </w:rPr>
        <w:t xml:space="preserve"> (2013) ‘Fungsi dan Aktifitas Taman Ganesha Sebagai Ruang Publik di Kota Bandung’, </w:t>
      </w:r>
      <w:r w:rsidRPr="000C74CD">
        <w:rPr>
          <w:rFonts w:ascii="Times New Roman" w:hAnsi="Times New Roman" w:cs="Times New Roman"/>
          <w:i/>
          <w:iCs/>
          <w:noProof/>
          <w:sz w:val="24"/>
          <w:szCs w:val="24"/>
        </w:rPr>
        <w:t>Jurnal Reka Karsa</w:t>
      </w:r>
      <w:r w:rsidRPr="000C74CD">
        <w:rPr>
          <w:rFonts w:ascii="Times New Roman" w:hAnsi="Times New Roman" w:cs="Times New Roman"/>
          <w:noProof/>
          <w:sz w:val="24"/>
          <w:szCs w:val="24"/>
        </w:rPr>
        <w:t>, 1(2), pp. 1–14.</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Liem, Y. and Lake, R. C. (2018) ‘Pemaknaan Ruang Terbuka Publik Taman Nostalgia Kota Kupang’, </w:t>
      </w:r>
      <w:r w:rsidRPr="000C74CD">
        <w:rPr>
          <w:rFonts w:ascii="Times New Roman" w:hAnsi="Times New Roman" w:cs="Times New Roman"/>
          <w:i/>
          <w:iCs/>
          <w:noProof/>
          <w:sz w:val="24"/>
          <w:szCs w:val="24"/>
        </w:rPr>
        <w:t>ARTEKS, Jurnal Teknik Arsitektur</w:t>
      </w:r>
      <w:r w:rsidRPr="000C74CD">
        <w:rPr>
          <w:rFonts w:ascii="Times New Roman" w:hAnsi="Times New Roman" w:cs="Times New Roman"/>
          <w:noProof/>
          <w:sz w:val="24"/>
          <w:szCs w:val="24"/>
        </w:rPr>
        <w:t>, 2(2), p. 149. doi: 10.30822/artk.v2i2.150.</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Mannan, A. (2018) ‘Penyediaan Taman Kota </w:t>
      </w:r>
      <w:r w:rsidRPr="000C74CD">
        <w:rPr>
          <w:rFonts w:ascii="Times New Roman" w:hAnsi="Times New Roman" w:cs="Times New Roman"/>
          <w:noProof/>
          <w:sz w:val="24"/>
          <w:szCs w:val="24"/>
        </w:rPr>
        <w:lastRenderedPageBreak/>
        <w:t xml:space="preserve">Sebagai Ruang Terbuka Hijau (Rth) Di Kawasan Kaidipang Kabupaten Bolaang Mongondow Utara’, </w:t>
      </w:r>
      <w:r w:rsidRPr="000C74CD">
        <w:rPr>
          <w:rFonts w:ascii="Times New Roman" w:hAnsi="Times New Roman" w:cs="Times New Roman"/>
          <w:i/>
          <w:iCs/>
          <w:noProof/>
          <w:sz w:val="24"/>
          <w:szCs w:val="24"/>
        </w:rPr>
        <w:t>LOSARI : Jurnal Arsitektur Kota dan Pemukiman</w:t>
      </w:r>
      <w:r w:rsidRPr="000C74CD">
        <w:rPr>
          <w:rFonts w:ascii="Times New Roman" w:hAnsi="Times New Roman" w:cs="Times New Roman"/>
          <w:noProof/>
          <w:sz w:val="24"/>
          <w:szCs w:val="24"/>
        </w:rPr>
        <w:t>, pp. 1–6. doi: 10.33096/losari.v3i1.65.</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Noor, A., Winandari, M. I. R. and Ischak, M. (2018) ‘Karakter Pengguna Ruang Publik Di Taman Ayodya Jakarta Selatan’, </w:t>
      </w:r>
      <w:r w:rsidRPr="000C74CD">
        <w:rPr>
          <w:rFonts w:ascii="Times New Roman" w:hAnsi="Times New Roman" w:cs="Times New Roman"/>
          <w:i/>
          <w:iCs/>
          <w:noProof/>
          <w:sz w:val="24"/>
          <w:szCs w:val="24"/>
        </w:rPr>
        <w:t>Jurnal Penelitian dan Karya Ilmiah Arsitektur Usakti</w:t>
      </w:r>
      <w:r w:rsidRPr="000C74CD">
        <w:rPr>
          <w:rFonts w:ascii="Times New Roman" w:hAnsi="Times New Roman" w:cs="Times New Roman"/>
          <w:noProof/>
          <w:sz w:val="24"/>
          <w:szCs w:val="24"/>
        </w:rPr>
        <w:t>, 16(02), p. 60. doi: 10.25105/agora.v16i02.3229.</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Nugroho, H. B. J., Arsi, A. A. and Ninuk Sholikhah Akhiroh (2017) ‘Perilaku Sosial Remaja Dalam Memanfaatkan Ruang Publik Perkotaan (Studi Kasus Pemanfaatan Taman Kota Pleret Banjir Kanal Barat Semarang)’, </w:t>
      </w:r>
      <w:r w:rsidRPr="000C74CD">
        <w:rPr>
          <w:rFonts w:ascii="Times New Roman" w:hAnsi="Times New Roman" w:cs="Times New Roman"/>
          <w:i/>
          <w:iCs/>
          <w:noProof/>
          <w:sz w:val="24"/>
          <w:szCs w:val="24"/>
        </w:rPr>
        <w:t>Solidarity: Journal of Education, Society and Culture</w:t>
      </w:r>
      <w:r w:rsidRPr="000C74CD">
        <w:rPr>
          <w:rFonts w:ascii="Times New Roman" w:hAnsi="Times New Roman" w:cs="Times New Roman"/>
          <w:noProof/>
          <w:sz w:val="24"/>
          <w:szCs w:val="24"/>
        </w:rPr>
        <w:t>, 6(1), pp. 34–46.</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Pradipta, I. G. A., Sarwadana, S. M. and Pradnyawathi, N. L. M. (2018) ‘Persepsi dan preferensi masyarakat terhadap taman rekreasi bantaran Sungai Loloan Sanur’, </w:t>
      </w:r>
      <w:r w:rsidRPr="000C74CD">
        <w:rPr>
          <w:rFonts w:ascii="Times New Roman" w:hAnsi="Times New Roman" w:cs="Times New Roman"/>
          <w:i/>
          <w:iCs/>
          <w:noProof/>
          <w:sz w:val="24"/>
          <w:szCs w:val="24"/>
        </w:rPr>
        <w:t>Jurnal Arsitektur Lansekap</w:t>
      </w:r>
      <w:r w:rsidRPr="000C74CD">
        <w:rPr>
          <w:rFonts w:ascii="Times New Roman" w:hAnsi="Times New Roman" w:cs="Times New Roman"/>
          <w:noProof/>
          <w:sz w:val="24"/>
          <w:szCs w:val="24"/>
        </w:rPr>
        <w:t>, 4(2), p. 194. doi: 10.24843/jal.2018.v04.i02.p09.</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Pratomo, A., Soedwiwahjono, S. and Miladan, N. (2019) ‘Kualitas Taman Kota Sebagai Ruang Publik Di Kota Surakarta Berdasarkan Persepsi Dan Preferensi </w:t>
      </w:r>
      <w:r w:rsidRPr="000C74CD">
        <w:rPr>
          <w:rFonts w:ascii="Times New Roman" w:hAnsi="Times New Roman" w:cs="Times New Roman"/>
          <w:noProof/>
          <w:sz w:val="24"/>
          <w:szCs w:val="24"/>
        </w:rPr>
        <w:lastRenderedPageBreak/>
        <w:t xml:space="preserve">Pengguna’, </w:t>
      </w:r>
      <w:r w:rsidRPr="000C74CD">
        <w:rPr>
          <w:rFonts w:ascii="Times New Roman" w:hAnsi="Times New Roman" w:cs="Times New Roman"/>
          <w:i/>
          <w:iCs/>
          <w:noProof/>
          <w:sz w:val="24"/>
          <w:szCs w:val="24"/>
        </w:rPr>
        <w:t>Desa-Kota</w:t>
      </w:r>
      <w:r w:rsidRPr="000C74CD">
        <w:rPr>
          <w:rFonts w:ascii="Times New Roman" w:hAnsi="Times New Roman" w:cs="Times New Roman"/>
          <w:noProof/>
          <w:sz w:val="24"/>
          <w:szCs w:val="24"/>
        </w:rPr>
        <w:t>, 1(1), p. 84. doi: 10.20961/desa-kota.v1i1.12494.84-95.</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Rini, H. S. and Afriyani, R. W. (2019) ‘Fungsi Edukasi Taman Kota Patih Sampun Pemalang Sebagai Ruang Publik Bagi Masyarakat’, </w:t>
      </w:r>
      <w:r w:rsidRPr="000C74CD">
        <w:rPr>
          <w:rFonts w:ascii="Times New Roman" w:hAnsi="Times New Roman" w:cs="Times New Roman"/>
          <w:i/>
          <w:iCs/>
          <w:noProof/>
          <w:sz w:val="24"/>
          <w:szCs w:val="24"/>
        </w:rPr>
        <w:t>Sosietas</w:t>
      </w:r>
      <w:r w:rsidRPr="000C74CD">
        <w:rPr>
          <w:rFonts w:ascii="Times New Roman" w:hAnsi="Times New Roman" w:cs="Times New Roman"/>
          <w:noProof/>
          <w:sz w:val="24"/>
          <w:szCs w:val="24"/>
        </w:rPr>
        <w:t>, 8(2), pp. 543–547. doi: 10.17509/sosietas.v8i2.14597.</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Ritzer, G. (2012) </w:t>
      </w:r>
      <w:r w:rsidRPr="000C74CD">
        <w:rPr>
          <w:rFonts w:ascii="Times New Roman" w:hAnsi="Times New Roman" w:cs="Times New Roman"/>
          <w:i/>
          <w:iCs/>
          <w:noProof/>
          <w:sz w:val="24"/>
          <w:szCs w:val="24"/>
        </w:rPr>
        <w:t>Teori Sosiologi Dari Sosiologi Klasik Sampai Perkembangan Terakhir Postmodern</w:t>
      </w:r>
      <w:r w:rsidRPr="000C74CD">
        <w:rPr>
          <w:rFonts w:ascii="Times New Roman" w:hAnsi="Times New Roman" w:cs="Times New Roman"/>
          <w:noProof/>
          <w:sz w:val="24"/>
          <w:szCs w:val="24"/>
        </w:rPr>
        <w:t>. 1st edn. Edited by W. A. Djohar. Yogyakarta: Pustaka Pelajar.</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Sjamsu, A. S., Krisna, I. and Dahrma, A. (2019) ‘TIPOLOGI TERITORI PADA PEMANFAATAN RUANG TERBUKA HIJAU DI TAMAN KOTA KENDARI ( Studi Kasus : Taman Walikota Kendari )’, </w:t>
      </w:r>
      <w:r w:rsidRPr="000C74CD">
        <w:rPr>
          <w:rFonts w:ascii="Times New Roman" w:hAnsi="Times New Roman" w:cs="Times New Roman"/>
          <w:i/>
          <w:iCs/>
          <w:noProof/>
          <w:sz w:val="24"/>
          <w:szCs w:val="24"/>
        </w:rPr>
        <w:t>Jurnal Malige Arsitektur</w:t>
      </w:r>
      <w:r w:rsidRPr="000C74CD">
        <w:rPr>
          <w:rFonts w:ascii="Times New Roman" w:hAnsi="Times New Roman" w:cs="Times New Roman"/>
          <w:noProof/>
          <w:sz w:val="24"/>
          <w:szCs w:val="24"/>
        </w:rPr>
        <w:t>, 1(1), pp. 64–72.</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Sugiyono (2017) </w:t>
      </w:r>
      <w:r w:rsidRPr="000C74CD">
        <w:rPr>
          <w:rFonts w:ascii="Times New Roman" w:hAnsi="Times New Roman" w:cs="Times New Roman"/>
          <w:i/>
          <w:iCs/>
          <w:noProof/>
          <w:sz w:val="24"/>
          <w:szCs w:val="24"/>
        </w:rPr>
        <w:t>Metode Penelitian Kuantitatif, Kualitatif, Dan R&amp;D</w:t>
      </w:r>
      <w:r w:rsidRPr="000C74CD">
        <w:rPr>
          <w:rFonts w:ascii="Times New Roman" w:hAnsi="Times New Roman" w:cs="Times New Roman"/>
          <w:noProof/>
          <w:sz w:val="24"/>
          <w:szCs w:val="24"/>
        </w:rPr>
        <w:t>. Bandung: Alfabeta.</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Sumaiyah, F. (2014) ‘Efektivitas Pemanfaatan Taman Kota Lembah Gurame di Kota Depok’, </w:t>
      </w:r>
      <w:r w:rsidRPr="000C74CD">
        <w:rPr>
          <w:rFonts w:ascii="Times New Roman" w:hAnsi="Times New Roman" w:cs="Times New Roman"/>
          <w:i/>
          <w:iCs/>
          <w:noProof/>
          <w:sz w:val="24"/>
          <w:szCs w:val="24"/>
        </w:rPr>
        <w:t>Journal Desain Konstruksi</w:t>
      </w:r>
      <w:r w:rsidRPr="000C74CD">
        <w:rPr>
          <w:rFonts w:ascii="Times New Roman" w:hAnsi="Times New Roman" w:cs="Times New Roman"/>
          <w:noProof/>
          <w:sz w:val="24"/>
          <w:szCs w:val="24"/>
        </w:rPr>
        <w:t>, 13(2), pp. 1–11. Available at: http://www.elsevier.com/locate/scp.</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Wibowo, H., Rukayah, R. S. and Suprapti, A. (2015) ‘Persepsi Masyarakat Terhadap Alun-Alun Kota Bandung Sebagai Ruang Terbuka </w:t>
      </w:r>
      <w:r w:rsidRPr="000C74CD">
        <w:rPr>
          <w:rFonts w:ascii="Times New Roman" w:hAnsi="Times New Roman" w:cs="Times New Roman"/>
          <w:noProof/>
          <w:sz w:val="24"/>
          <w:szCs w:val="24"/>
        </w:rPr>
        <w:lastRenderedPageBreak/>
        <w:t xml:space="preserve">Publik’, </w:t>
      </w:r>
      <w:r w:rsidRPr="000C74CD">
        <w:rPr>
          <w:rFonts w:ascii="Times New Roman" w:hAnsi="Times New Roman" w:cs="Times New Roman"/>
          <w:i/>
          <w:iCs/>
          <w:noProof/>
          <w:sz w:val="24"/>
          <w:szCs w:val="24"/>
        </w:rPr>
        <w:t>Teknik</w:t>
      </w:r>
      <w:r w:rsidRPr="000C74CD">
        <w:rPr>
          <w:rFonts w:ascii="Times New Roman" w:hAnsi="Times New Roman" w:cs="Times New Roman"/>
          <w:noProof/>
          <w:sz w:val="24"/>
          <w:szCs w:val="24"/>
        </w:rPr>
        <w:t>, 36(1), pp. 10–16. doi: 10.14710/teknik.v36i1.7268.</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Wicaksono, D. and Munasari, T. (2019) ‘Perencanaan Dan Pengembangan Biopark Pada Taman Madukoro Sebagai Atribut Kota Hijau Di Semarang’, </w:t>
      </w:r>
      <w:r w:rsidRPr="000C74CD">
        <w:rPr>
          <w:rFonts w:ascii="Times New Roman" w:hAnsi="Times New Roman" w:cs="Times New Roman"/>
          <w:i/>
          <w:iCs/>
          <w:noProof/>
          <w:sz w:val="24"/>
          <w:szCs w:val="24"/>
        </w:rPr>
        <w:t>Indonesian Journal of Conservation</w:t>
      </w:r>
      <w:r w:rsidRPr="000C74CD">
        <w:rPr>
          <w:rFonts w:ascii="Times New Roman" w:hAnsi="Times New Roman" w:cs="Times New Roman"/>
          <w:noProof/>
          <w:sz w:val="24"/>
          <w:szCs w:val="24"/>
        </w:rPr>
        <w:t>, 8(2), pp. 131–137.</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Widiastuti, K. (2013) ‘Taman Kota Dan Jalur Hijau Jalan Sebagai Ruang Terbuka Hijau Publik Di Banjarbaru’, </w:t>
      </w:r>
      <w:r w:rsidRPr="000C74CD">
        <w:rPr>
          <w:rFonts w:ascii="Times New Roman" w:hAnsi="Times New Roman" w:cs="Times New Roman"/>
          <w:i/>
          <w:iCs/>
          <w:noProof/>
          <w:sz w:val="24"/>
          <w:szCs w:val="24"/>
        </w:rPr>
        <w:t>Junal Modul</w:t>
      </w:r>
      <w:r w:rsidRPr="000C74CD">
        <w:rPr>
          <w:rFonts w:ascii="Times New Roman" w:hAnsi="Times New Roman" w:cs="Times New Roman"/>
          <w:noProof/>
          <w:sz w:val="24"/>
          <w:szCs w:val="24"/>
        </w:rPr>
        <w:t>, 13(2), pp. 57–64. doi: 10.14710/mdl.13.2.2013.57-64.</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Wirawan, I. . (2015) </w:t>
      </w:r>
      <w:r w:rsidRPr="000C74CD">
        <w:rPr>
          <w:rFonts w:ascii="Times New Roman" w:hAnsi="Times New Roman" w:cs="Times New Roman"/>
          <w:i/>
          <w:iCs/>
          <w:noProof/>
          <w:sz w:val="24"/>
          <w:szCs w:val="24"/>
        </w:rPr>
        <w:t>Teori - Teori Sosial Dalam Tiga Paradigma</w:t>
      </w:r>
      <w:r w:rsidRPr="000C74CD">
        <w:rPr>
          <w:rFonts w:ascii="Times New Roman" w:hAnsi="Times New Roman" w:cs="Times New Roman"/>
          <w:noProof/>
          <w:sz w:val="24"/>
          <w:szCs w:val="24"/>
        </w:rPr>
        <w:t>. 4th edn. Jakarta: Kencana.</w:t>
      </w:r>
    </w:p>
    <w:p w:rsidR="00461EB6" w:rsidRPr="000C74CD" w:rsidRDefault="00461EB6" w:rsidP="000C74CD">
      <w:pPr>
        <w:widowControl w:val="0"/>
        <w:autoSpaceDE w:val="0"/>
        <w:autoSpaceDN w:val="0"/>
        <w:adjustRightInd w:val="0"/>
        <w:spacing w:line="360" w:lineRule="auto"/>
        <w:jc w:val="both"/>
        <w:rPr>
          <w:rFonts w:ascii="Times New Roman" w:hAnsi="Times New Roman" w:cs="Times New Roman"/>
          <w:noProof/>
          <w:sz w:val="24"/>
          <w:szCs w:val="24"/>
        </w:rPr>
      </w:pPr>
      <w:r w:rsidRPr="000C74CD">
        <w:rPr>
          <w:rFonts w:ascii="Times New Roman" w:hAnsi="Times New Roman" w:cs="Times New Roman"/>
          <w:noProof/>
          <w:sz w:val="24"/>
          <w:szCs w:val="24"/>
        </w:rPr>
        <w:t xml:space="preserve">Wonoseputro, C. (2007) ‘RUANG PUBLIK SEBAGAI TEMPAT BERMAIN BAGI ANAK-ANAK : Studi Kasus Pengembangan “The Urban Zoo” bagi Kawasan Pecinan di Singapura’, </w:t>
      </w:r>
      <w:r w:rsidRPr="000C74CD">
        <w:rPr>
          <w:rFonts w:ascii="Times New Roman" w:hAnsi="Times New Roman" w:cs="Times New Roman"/>
          <w:i/>
          <w:iCs/>
          <w:noProof/>
          <w:sz w:val="24"/>
          <w:szCs w:val="24"/>
        </w:rPr>
        <w:t>DIMENSI (Journal of Architecture and Built Environment)</w:t>
      </w:r>
      <w:r w:rsidRPr="000C74CD">
        <w:rPr>
          <w:rFonts w:ascii="Times New Roman" w:hAnsi="Times New Roman" w:cs="Times New Roman"/>
          <w:noProof/>
          <w:sz w:val="24"/>
          <w:szCs w:val="24"/>
        </w:rPr>
        <w:t>, 35(1), pp. 73–79. doi: 10.9744/dimensi.35.1.73-79.</w:t>
      </w:r>
    </w:p>
    <w:p w:rsidR="0029702F" w:rsidRPr="000C74CD" w:rsidRDefault="0029702F" w:rsidP="000C74CD">
      <w:pPr>
        <w:spacing w:line="360" w:lineRule="auto"/>
        <w:jc w:val="both"/>
        <w:rPr>
          <w:rFonts w:ascii="Times New Roman" w:hAnsi="Times New Roman" w:cs="Times New Roman"/>
          <w:b/>
          <w:sz w:val="24"/>
          <w:szCs w:val="24"/>
        </w:rPr>
      </w:pPr>
      <w:r w:rsidRPr="000C74CD">
        <w:rPr>
          <w:rFonts w:ascii="Times New Roman" w:hAnsi="Times New Roman" w:cs="Times New Roman"/>
          <w:b/>
          <w:sz w:val="24"/>
          <w:szCs w:val="24"/>
        </w:rPr>
        <w:fldChar w:fldCharType="end"/>
      </w:r>
    </w:p>
    <w:sectPr w:rsidR="0029702F" w:rsidRPr="000C74CD" w:rsidSect="008D5C76">
      <w:type w:val="continuous"/>
      <w:pgSz w:w="12240" w:h="15840"/>
      <w:pgMar w:top="1701" w:right="1701" w:bottom="1701" w:left="1701" w:header="720" w:footer="720" w:gutter="0"/>
      <w:cols w:num="2" w:space="24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9E033B"/>
    <w:multiLevelType w:val="hybridMultilevel"/>
    <w:tmpl w:val="8D42A936"/>
    <w:lvl w:ilvl="0" w:tplc="6534FF8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C1E3B22"/>
    <w:multiLevelType w:val="hybridMultilevel"/>
    <w:tmpl w:val="9BC6A9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D528F6"/>
    <w:multiLevelType w:val="hybridMultilevel"/>
    <w:tmpl w:val="02A01F08"/>
    <w:lvl w:ilvl="0" w:tplc="A5BC858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38F008BE"/>
    <w:multiLevelType w:val="hybridMultilevel"/>
    <w:tmpl w:val="1F406562"/>
    <w:lvl w:ilvl="0" w:tplc="260883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B0E5743"/>
    <w:multiLevelType w:val="hybridMultilevel"/>
    <w:tmpl w:val="3482AC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1621D82"/>
    <w:multiLevelType w:val="hybridMultilevel"/>
    <w:tmpl w:val="23804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E816109"/>
    <w:multiLevelType w:val="hybridMultilevel"/>
    <w:tmpl w:val="E6BA0BD2"/>
    <w:lvl w:ilvl="0" w:tplc="4B021B2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5"/>
  </w:num>
  <w:num w:numId="3">
    <w:abstractNumId w:val="3"/>
  </w:num>
  <w:num w:numId="4">
    <w:abstractNumId w:val="1"/>
  </w:num>
  <w:num w:numId="5">
    <w:abstractNumId w:val="6"/>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7A3D"/>
    <w:rsid w:val="000247DD"/>
    <w:rsid w:val="00034244"/>
    <w:rsid w:val="00036F09"/>
    <w:rsid w:val="000414CC"/>
    <w:rsid w:val="00056739"/>
    <w:rsid w:val="00086FC4"/>
    <w:rsid w:val="000933A0"/>
    <w:rsid w:val="000A5233"/>
    <w:rsid w:val="000C74CD"/>
    <w:rsid w:val="000F0EB5"/>
    <w:rsid w:val="000F307B"/>
    <w:rsid w:val="000F4941"/>
    <w:rsid w:val="001327E1"/>
    <w:rsid w:val="00134896"/>
    <w:rsid w:val="00186AFA"/>
    <w:rsid w:val="00193E19"/>
    <w:rsid w:val="001A47F1"/>
    <w:rsid w:val="001C11B7"/>
    <w:rsid w:val="001D036F"/>
    <w:rsid w:val="001E1CB6"/>
    <w:rsid w:val="002027DB"/>
    <w:rsid w:val="00211898"/>
    <w:rsid w:val="0023335D"/>
    <w:rsid w:val="00254A9C"/>
    <w:rsid w:val="00260D79"/>
    <w:rsid w:val="00272E12"/>
    <w:rsid w:val="00284BE5"/>
    <w:rsid w:val="0029133E"/>
    <w:rsid w:val="00295254"/>
    <w:rsid w:val="0029702F"/>
    <w:rsid w:val="002A077B"/>
    <w:rsid w:val="002C1F4F"/>
    <w:rsid w:val="003118F8"/>
    <w:rsid w:val="00321D2E"/>
    <w:rsid w:val="00332C8F"/>
    <w:rsid w:val="00352339"/>
    <w:rsid w:val="00381D3C"/>
    <w:rsid w:val="003A4277"/>
    <w:rsid w:val="003A6658"/>
    <w:rsid w:val="00406C4B"/>
    <w:rsid w:val="004208D8"/>
    <w:rsid w:val="00433514"/>
    <w:rsid w:val="00461EB6"/>
    <w:rsid w:val="004626EA"/>
    <w:rsid w:val="004746B6"/>
    <w:rsid w:val="00477671"/>
    <w:rsid w:val="00491715"/>
    <w:rsid w:val="004A0019"/>
    <w:rsid w:val="004A10E0"/>
    <w:rsid w:val="004B36B4"/>
    <w:rsid w:val="004D29F4"/>
    <w:rsid w:val="004D7596"/>
    <w:rsid w:val="004E527F"/>
    <w:rsid w:val="004E56D2"/>
    <w:rsid w:val="00521F0E"/>
    <w:rsid w:val="00524BBE"/>
    <w:rsid w:val="00536A6C"/>
    <w:rsid w:val="005566B6"/>
    <w:rsid w:val="00573FE8"/>
    <w:rsid w:val="0057507A"/>
    <w:rsid w:val="00575A75"/>
    <w:rsid w:val="005B5F2D"/>
    <w:rsid w:val="005C5AB1"/>
    <w:rsid w:val="005D501A"/>
    <w:rsid w:val="005F213A"/>
    <w:rsid w:val="005F6C12"/>
    <w:rsid w:val="00616934"/>
    <w:rsid w:val="006413F8"/>
    <w:rsid w:val="0064383C"/>
    <w:rsid w:val="0066706F"/>
    <w:rsid w:val="0066774F"/>
    <w:rsid w:val="006C7DD8"/>
    <w:rsid w:val="006F5E3D"/>
    <w:rsid w:val="00710E33"/>
    <w:rsid w:val="00786970"/>
    <w:rsid w:val="007A31C8"/>
    <w:rsid w:val="007A408A"/>
    <w:rsid w:val="007B2415"/>
    <w:rsid w:val="007D7620"/>
    <w:rsid w:val="007E1E6E"/>
    <w:rsid w:val="007E2595"/>
    <w:rsid w:val="007F2CB8"/>
    <w:rsid w:val="008609E7"/>
    <w:rsid w:val="00881D99"/>
    <w:rsid w:val="00884B32"/>
    <w:rsid w:val="00887A3D"/>
    <w:rsid w:val="008B2EA3"/>
    <w:rsid w:val="008D5C76"/>
    <w:rsid w:val="008F0D89"/>
    <w:rsid w:val="008F7AEA"/>
    <w:rsid w:val="00906E70"/>
    <w:rsid w:val="00936D2C"/>
    <w:rsid w:val="009375D8"/>
    <w:rsid w:val="00937AB7"/>
    <w:rsid w:val="009E0D02"/>
    <w:rsid w:val="009E6574"/>
    <w:rsid w:val="009F430B"/>
    <w:rsid w:val="00A513CE"/>
    <w:rsid w:val="00A7301E"/>
    <w:rsid w:val="00A76E04"/>
    <w:rsid w:val="00A845AE"/>
    <w:rsid w:val="00A900DD"/>
    <w:rsid w:val="00AB211A"/>
    <w:rsid w:val="00AB3A6D"/>
    <w:rsid w:val="00AC41A2"/>
    <w:rsid w:val="00AD14E3"/>
    <w:rsid w:val="00AE0F5D"/>
    <w:rsid w:val="00AF5058"/>
    <w:rsid w:val="00B00B0F"/>
    <w:rsid w:val="00B05E05"/>
    <w:rsid w:val="00B176B7"/>
    <w:rsid w:val="00B33CDB"/>
    <w:rsid w:val="00B4450E"/>
    <w:rsid w:val="00B719A7"/>
    <w:rsid w:val="00B75583"/>
    <w:rsid w:val="00BB4E5B"/>
    <w:rsid w:val="00C05EEB"/>
    <w:rsid w:val="00C125D8"/>
    <w:rsid w:val="00C26C8C"/>
    <w:rsid w:val="00C36256"/>
    <w:rsid w:val="00C4278E"/>
    <w:rsid w:val="00C53027"/>
    <w:rsid w:val="00C5629E"/>
    <w:rsid w:val="00C8196F"/>
    <w:rsid w:val="00C841D4"/>
    <w:rsid w:val="00CB4D1F"/>
    <w:rsid w:val="00CB56FC"/>
    <w:rsid w:val="00CC4CEF"/>
    <w:rsid w:val="00CE57E3"/>
    <w:rsid w:val="00CF795C"/>
    <w:rsid w:val="00D1407B"/>
    <w:rsid w:val="00D4569F"/>
    <w:rsid w:val="00D60CD5"/>
    <w:rsid w:val="00D64BC7"/>
    <w:rsid w:val="00D90DE5"/>
    <w:rsid w:val="00DA416C"/>
    <w:rsid w:val="00DC551F"/>
    <w:rsid w:val="00DD16D3"/>
    <w:rsid w:val="00DE04BA"/>
    <w:rsid w:val="00E0184B"/>
    <w:rsid w:val="00E05F93"/>
    <w:rsid w:val="00E24B94"/>
    <w:rsid w:val="00E37071"/>
    <w:rsid w:val="00E45AA8"/>
    <w:rsid w:val="00E52806"/>
    <w:rsid w:val="00E61EEC"/>
    <w:rsid w:val="00E743AF"/>
    <w:rsid w:val="00EC5E57"/>
    <w:rsid w:val="00ED2298"/>
    <w:rsid w:val="00ED2773"/>
    <w:rsid w:val="00ED59B3"/>
    <w:rsid w:val="00EE76F7"/>
    <w:rsid w:val="00EF65D1"/>
    <w:rsid w:val="00EF67A7"/>
    <w:rsid w:val="00F33543"/>
    <w:rsid w:val="00F3723E"/>
    <w:rsid w:val="00F45A10"/>
    <w:rsid w:val="00F553A6"/>
    <w:rsid w:val="00FC0073"/>
    <w:rsid w:val="00FC1D81"/>
    <w:rsid w:val="00FE4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89AA4E2-8BDD-45C3-A6F4-C5AC47AE4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5EEB"/>
    <w:pPr>
      <w:ind w:left="720"/>
      <w:contextualSpacing/>
    </w:pPr>
  </w:style>
  <w:style w:type="character" w:styleId="Hyperlink">
    <w:name w:val="Hyperlink"/>
    <w:basedOn w:val="DefaultParagraphFont"/>
    <w:uiPriority w:val="99"/>
    <w:unhideWhenUsed/>
    <w:rsid w:val="008D5C7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8778A45-7353-4FF3-9925-667960255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5</TotalTime>
  <Pages>1</Pages>
  <Words>12433</Words>
  <Characters>70874</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pc</dc:creator>
  <cp:keywords/>
  <dc:description/>
  <cp:lastModifiedBy>toshiba-pc</cp:lastModifiedBy>
  <cp:revision>32</cp:revision>
  <dcterms:created xsi:type="dcterms:W3CDTF">2021-03-18T18:23:00Z</dcterms:created>
  <dcterms:modified xsi:type="dcterms:W3CDTF">2021-10-22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dd3302-2a55-3987-a872-6c08df2061e5</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